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D36947">
      <w:pPr>
        <w:spacing w:line="360" w:lineRule="auto"/>
      </w:pPr>
      <w:r>
        <w:lastRenderedPageBreak/>
        <w:t>Abstract</w:t>
      </w:r>
    </w:p>
    <w:p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are rarely examined.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annual and arthropod communities, but negative indirect effects on pollination.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D36947" w:rsidRDefault="00D36947" w:rsidP="00FE799E"/>
    <w:p w:rsidR="00FE799E" w:rsidRDefault="00FE799E" w:rsidP="00D36947">
      <w:pPr>
        <w:spacing w:line="360" w:lineRule="auto"/>
      </w:pPr>
      <w:r>
        <w:lastRenderedPageBreak/>
        <w:t>Introduction</w:t>
      </w:r>
    </w:p>
    <w:p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rsidR="00155A6C" w:rsidRDefault="0055316F" w:rsidP="00D36947">
      <w:pPr>
        <w:spacing w:line="360" w:lineRule="auto"/>
      </w:pPr>
      <w:r>
        <w:t xml:space="preserve">The </w:t>
      </w:r>
      <w:r w:rsidR="002420E0">
        <w:t xml:space="preserve">study of </w:t>
      </w:r>
      <w:r w:rsidR="0063198A">
        <w:t xml:space="preserve">the underlying </w:t>
      </w:r>
      <w:r w:rsidR="002420E0">
        <w:t>mechanisms</w:t>
      </w:r>
      <w:r w:rsidR="0063198A">
        <w:t xml:space="preserve"> of</w:t>
      </w:r>
      <w:r w:rsidR="002420E0">
        <w:t xml:space="preserve"> </w:t>
      </w:r>
      <w:r w:rsidR="00766A25">
        <w:t>pollinator-</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 xml:space="preserve">Alternatively, annuals growing under </w:t>
      </w:r>
      <w:r w:rsidR="0035240C">
        <w:lastRenderedPageBreak/>
        <w:t>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0327C0" w:rsidRPr="000327C0" w:rsidRDefault="000327C0" w:rsidP="00D36947">
      <w:pPr>
        <w:spacing w:after="0" w:line="360" w:lineRule="auto"/>
      </w:pPr>
    </w:p>
    <w:p w:rsidR="00820FFD" w:rsidRPr="008171DA" w:rsidRDefault="000327C0" w:rsidP="00D36947">
      <w:pPr>
        <w:spacing w:line="360" w:lineRule="auto"/>
      </w:pPr>
      <w:r>
        <w:t xml:space="preserve">Creosote bush, </w:t>
      </w:r>
      <w:r w:rsidR="00920325" w:rsidRPr="00DD0851">
        <w:rPr>
          <w:i/>
        </w:rPr>
        <w:t>Larrea tridentata</w:t>
      </w:r>
      <w:r>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xml:space="preserve">. The associated pollinator guilds are highly variable over space and most shrubs </w:t>
      </w:r>
      <w:r w:rsidR="000B7824">
        <w:t xml:space="preserve">will </w:t>
      </w:r>
      <w:r w:rsidR="00920325">
        <w:t xml:space="preserve">only interact with 20% of </w:t>
      </w:r>
      <w:r w:rsidR="000B7824">
        <w:t>their full</w:t>
      </w:r>
      <w:r w:rsidR="00920325">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t>e of the most reliable flowerer</w:t>
      </w:r>
      <w:r w:rsidR="00010ACB">
        <w:t>s in the Mojave</w:t>
      </w:r>
      <w:r w:rsidR="00A602F9">
        <w:t xml:space="preserve"> as </w:t>
      </w:r>
      <w:r w:rsidR="00A602F9">
        <w:lastRenderedPageBreak/>
        <w:t>it has one of t</w:t>
      </w:r>
      <w:r w:rsidR="00926CA1">
        <w:t>he lowest rainfall thresholds</w:t>
      </w:r>
      <w:r w:rsidR="00AA3928">
        <w:t xml:space="preserve"> </w:t>
      </w:r>
      <w:r w:rsidR="008171DA">
        <w:t xml:space="preserve">(12 mm) </w:t>
      </w:r>
      <w:r>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rsidR="00920325">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D36947">
      <w:pPr>
        <w:spacing w:line="360" w:lineRule="auto"/>
      </w:pPr>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The majority of research on plan</w:t>
      </w:r>
      <w:r w:rsidR="00A02D68">
        <w:t>t-plant interactions focusses on a single</w:t>
      </w:r>
      <w:r>
        <w:t xml:space="preserv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D36947">
      <w:pPr>
        <w:spacing w:line="360" w:lineRule="auto"/>
      </w:pPr>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 xml:space="preserve">obscures them from </w:t>
      </w:r>
      <w:r w:rsidR="00766A25">
        <w:t xml:space="preserve">foraging </w:t>
      </w:r>
      <w:r w:rsidR="00B23BC2">
        <w:t>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w:t>
      </w:r>
      <w:r w:rsidR="00766A25">
        <w:t>ever</w:t>
      </w:r>
      <w:r w:rsidR="00BE3702">
        <w:t xml:space="preserve">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rsidP="00D36947">
      <w:pPr>
        <w:spacing w:line="360" w:lineRule="auto"/>
        <w:rPr>
          <w:b/>
        </w:rPr>
      </w:pPr>
      <w:r w:rsidRPr="0007112A">
        <w:rPr>
          <w:b/>
        </w:rPr>
        <w:lastRenderedPageBreak/>
        <w:t>Methods</w:t>
      </w:r>
    </w:p>
    <w:p w:rsidR="00CE0A81" w:rsidRPr="00CE0A81" w:rsidRDefault="00CE0A81" w:rsidP="00D36947">
      <w:pPr>
        <w:spacing w:line="360" w:lineRule="auto"/>
        <w:rPr>
          <w:u w:val="single"/>
        </w:rPr>
      </w:pPr>
      <w:r w:rsidRPr="00CE0A81">
        <w:rPr>
          <w:u w:val="single"/>
        </w:rPr>
        <w:t>Study site</w:t>
      </w:r>
    </w:p>
    <w:p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sidP="00D36947">
      <w:pPr>
        <w:spacing w:line="360" w:lineRule="auto"/>
      </w:pPr>
      <w:r>
        <w:rPr>
          <w:u w:val="single"/>
        </w:rPr>
        <w:t>Phytometer species</w:t>
      </w:r>
    </w:p>
    <w:p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D36947">
      <w:pPr>
        <w:spacing w:line="360" w:lineRule="auto"/>
        <w:rPr>
          <w:u w:val="single"/>
        </w:rPr>
      </w:pPr>
      <w:r>
        <w:rPr>
          <w:u w:val="single"/>
        </w:rPr>
        <w:t>Study design</w:t>
      </w:r>
    </w:p>
    <w:p w:rsidR="004F1A07" w:rsidRDefault="00E51A53" w:rsidP="00D36947">
      <w:pPr>
        <w:spacing w:line="360" w:lineRule="auto"/>
      </w:pPr>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 xml:space="preserve">full </w:t>
      </w:r>
      <w:r w:rsidR="004F1A07">
        <w:lastRenderedPageBreak/>
        <w:t>bloom.</w:t>
      </w:r>
      <w:r w:rsidR="00C2177F">
        <w:t xml:space="preserve"> </w:t>
      </w:r>
      <w:r w:rsidR="004F1A07">
        <w:t xml:space="preserve">Shrubs with fewer than five open blooms were considered non-blooming (“pre-blooming”). </w:t>
      </w:r>
      <w:r w:rsidR="00CE3BBD">
        <w:t>The mean number of blooms of the</w:t>
      </w:r>
      <w:r w:rsidR="004F1A07">
        <w:t xml:space="preserve"> ‘blooming’ treatment was 300.2 ± 176.72SD (min: 102, max: 1080). In two cases, a focal shrub did not bloom within the study period and was replaced by a different blooming shrub. These two cases were excluded from later RII calculations. </w:t>
      </w:r>
      <w:r w:rsidR="00C2177F">
        <w:t>The repeated measures study design was chosen to measure relative changes in interactions with natural shrub phenology and to reduce between shrub variability.</w:t>
      </w:r>
    </w:p>
    <w:p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rsidR="00356BD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B23B9C" w:rsidRPr="009B777A" w:rsidRDefault="00CD7187" w:rsidP="00D36947">
      <w:pPr>
        <w:spacing w:line="360" w:lineRule="auto"/>
        <w:rPr>
          <w:highlight w:val="yellow"/>
        </w:rPr>
      </w:pPr>
      <w:r>
        <w:t>Video footage was reviewed in lab.</w:t>
      </w:r>
      <w:r w:rsidR="002154B4">
        <w:t xml:space="preserve"> </w:t>
      </w:r>
      <w:r w:rsidR="009B777A">
        <w:t>A flower visit</w:t>
      </w:r>
      <w:r w:rsidR="004D3DEB">
        <w:t xml:space="preserve"> was defined as when an insect visitor flew on and touched</w:t>
      </w:r>
      <w:r w:rsidR="00854283">
        <w:t xml:space="preserve"> the open side of the flower. </w:t>
      </w:r>
      <w:r w:rsidR="00854283" w:rsidRPr="009B777A">
        <w:t>A foraging bout</w:t>
      </w:r>
      <w:r w:rsidR="00696D62" w:rsidRPr="009B777A">
        <w:t xml:space="preserve"> wa</w:t>
      </w:r>
      <w:r w:rsidR="004D3DEB" w:rsidRPr="009B777A">
        <w:t xml:space="preserve">s </w:t>
      </w:r>
      <w:r w:rsidR="00854283" w:rsidRPr="009B777A">
        <w:t>defined as a single plant visit</w:t>
      </w:r>
      <w:r w:rsidR="009B777A" w:rsidRPr="009B777A">
        <w:t xml:space="preserve">, beginning </w:t>
      </w:r>
      <w:r w:rsidR="009B777A">
        <w:t xml:space="preserve">when a flying visitor touched a flower and ending when the visitor left the final flower. Visit duration included inter-flower travel time </w:t>
      </w:r>
      <w:r w:rsidR="00854283" w:rsidRPr="009B777A">
        <w:t>and multiple flowers could be visited during one foraging bout.</w:t>
      </w:r>
      <w:r w:rsidR="00EF5937">
        <w:t xml:space="preserve"> </w:t>
      </w:r>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 xml:space="preserve">flowers visited per foraging bout divided </w:t>
      </w:r>
      <w:r w:rsidR="004D3DEB">
        <w:lastRenderedPageBreak/>
        <w:t>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D36947">
      <w:pPr>
        <w:tabs>
          <w:tab w:val="left" w:pos="6195"/>
        </w:tabs>
        <w:spacing w:line="360" w:lineRule="auto"/>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w:t>
      </w:r>
      <w:r w:rsidR="00EB08B5">
        <w:lastRenderedPageBreak/>
        <w:t xml:space="preserve">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w:t>
      </w:r>
      <w:r w:rsidR="004624B8">
        <w:t>shed openly to KNB</w:t>
      </w:r>
      <w:r w:rsidR="0045649C">
        <w:t xml:space="preserve">. </w:t>
      </w:r>
      <w:r w:rsidR="00D87350">
        <w:t xml:space="preserve">All </w:t>
      </w:r>
      <w:r w:rsidR="00C115B4">
        <w:t>specimens are located within the</w:t>
      </w:r>
      <w:r w:rsidR="00D87350">
        <w:t xml:space="preserve"> Lortie Lab at York University.</w:t>
      </w:r>
      <w:r w:rsidR="00A4543D">
        <w:t xml:space="preserve"> </w:t>
      </w:r>
    </w:p>
    <w:p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rsidR="000F6F48" w:rsidRDefault="000F6F48" w:rsidP="00D36947">
      <w:pPr>
        <w:spacing w:line="360" w:lineRule="auto"/>
      </w:pPr>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rsidR="00BF177E" w:rsidRPr="00BF177E" w:rsidRDefault="00BF177E" w:rsidP="00D36947">
      <w:pPr>
        <w:spacing w:line="360" w:lineRule="auto"/>
      </w:pPr>
      <w:r>
        <w:rPr>
          <w:u w:val="single"/>
        </w:rPr>
        <w:t>Microclimates</w:t>
      </w:r>
    </w:p>
    <w:p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D36947">
      <w:pPr>
        <w:spacing w:line="360" w:lineRule="auto"/>
        <w:rPr>
          <w:u w:val="single"/>
        </w:rPr>
      </w:pPr>
      <w:r w:rsidRPr="00E20414">
        <w:rPr>
          <w:u w:val="single"/>
        </w:rPr>
        <w:t xml:space="preserve">Pollen deposition </w:t>
      </w:r>
    </w:p>
    <w:p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1C3A12">
        <w:t>.</w:t>
      </w:r>
      <w:r w:rsidR="009934EB">
        <w:t xml:space="preserve"> </w:t>
      </w:r>
      <w:r w:rsidR="00C251F0">
        <w:t xml:space="preserve">It was necessary to use a different site because </w:t>
      </w:r>
      <w:r w:rsidR="00C251F0" w:rsidRPr="00C251F0">
        <w:rPr>
          <w:i/>
        </w:rPr>
        <w:t xml:space="preserve">M. glabrata </w:t>
      </w:r>
      <w:r w:rsidR="00C251F0">
        <w:t>populations at the m</w:t>
      </w:r>
      <w:r w:rsidR="001C3A12">
        <w:t xml:space="preserve">ain site were too small. </w:t>
      </w:r>
      <w:r w:rsidR="009934EB">
        <w:t>I collected 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 A total of 298 stigma were collected from</w:t>
      </w:r>
      <w:r w:rsidR="009934EB">
        <w:t xml:space="preserve"> 13 </w:t>
      </w:r>
      <w:r w:rsidR="001C3A12">
        <w:t xml:space="preserve">shrub/open </w:t>
      </w:r>
      <w:r w:rsidR="009934EB">
        <w:t>pairs</w:t>
      </w:r>
      <w:r w:rsidR="001C3A12">
        <w:t xml:space="preserve">. The small sample size is due to </w:t>
      </w:r>
      <w:r w:rsidR="009934EB">
        <w:t>a heatwave followed by a wind storm</w:t>
      </w:r>
      <w:r>
        <w:t xml:space="preserve"> </w:t>
      </w:r>
      <w:r w:rsidR="001C3A12">
        <w:t xml:space="preserve">that </w:t>
      </w:r>
      <w:r>
        <w:t xml:space="preserve">triggered all </w:t>
      </w:r>
      <w:r w:rsidRPr="0010779D">
        <w:rPr>
          <w:i/>
        </w:rPr>
        <w:t>M. glabrata</w:t>
      </w:r>
      <w:r>
        <w:t xml:space="preserve"> to </w:t>
      </w:r>
      <w:r>
        <w:lastRenderedPageBreak/>
        <w:t>go to seed. 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D36947">
      <w:pPr>
        <w:tabs>
          <w:tab w:val="left" w:pos="1335"/>
        </w:tabs>
        <w:spacing w:line="360" w:lineRule="auto"/>
        <w:rPr>
          <w:u w:val="single"/>
        </w:rPr>
      </w:pPr>
      <w:r>
        <w:rPr>
          <w:u w:val="single"/>
        </w:rPr>
        <w:t>Statistical Analysis</w:t>
      </w:r>
    </w:p>
    <w:p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w:t>
      </w:r>
      <w:r w:rsidR="000924A6">
        <w:t xml:space="preserve">oraging bouts </w:t>
      </w:r>
      <w:r w:rsidR="00685D90">
        <w:t>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w:t>
      </w:r>
      <w:r w:rsidR="000924A6">
        <w:t>to the additive</w:t>
      </w:r>
      <w:r w:rsidR="00400D11">
        <w:t xml:space="preserve"> model (micro</w:t>
      </w:r>
      <w:r w:rsidR="00D00CEA">
        <w:t xml:space="preserve">site + blooming + flowers.pot). </w:t>
      </w:r>
      <w:r w:rsidR="000A01F2">
        <w:t xml:space="preserve"> </w:t>
      </w:r>
    </w:p>
    <w:p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w:t>
      </w:r>
      <w:r w:rsidR="009D2353">
        <w:lastRenderedPageBreak/>
        <w:t>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D36947">
      <w:pPr>
        <w:tabs>
          <w:tab w:val="left" w:pos="1335"/>
        </w:tabs>
        <w:spacing w:line="360" w:lineRule="auto"/>
        <w:rPr>
          <w:u w:val="single"/>
        </w:rPr>
      </w:pPr>
      <w:r w:rsidRPr="003D576D">
        <w:rPr>
          <w:u w:val="single"/>
        </w:rPr>
        <w:t>Positive influences on other communities</w:t>
      </w:r>
    </w:p>
    <w:p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rsidR="00443C1E" w:rsidRDefault="00443C1E" w:rsidP="00D36947">
      <w:pPr>
        <w:spacing w:line="360" w:lineRule="auto"/>
        <w:rPr>
          <w:u w:val="single"/>
        </w:rPr>
      </w:pPr>
      <w:r w:rsidRPr="0018395C">
        <w:rPr>
          <w:u w:val="single"/>
        </w:rPr>
        <w:t>Pollen</w:t>
      </w:r>
      <w:r w:rsidR="00F46593">
        <w:rPr>
          <w:u w:val="single"/>
        </w:rPr>
        <w:t xml:space="preserve"> Deposition</w:t>
      </w:r>
    </w:p>
    <w:p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p>
    <w:p w:rsidR="00F861C6" w:rsidRPr="007C7338" w:rsidRDefault="0015677D" w:rsidP="00D36947">
      <w:pPr>
        <w:spacing w:line="360" w:lineRule="auto"/>
        <w:rPr>
          <w:u w:val="single"/>
        </w:rPr>
      </w:pPr>
      <w:r>
        <w:rPr>
          <w:u w:val="single"/>
        </w:rPr>
        <w:t>Ecological effects</w:t>
      </w:r>
    </w:p>
    <w:p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 xml:space="preserve">This metric is </w:t>
      </w:r>
      <w:r w:rsidR="00202548" w:rsidRPr="00202548">
        <w:lastRenderedPageBreak/>
        <w:t>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rsidR="004540D2" w:rsidRDefault="00D701FD" w:rsidP="00D36947">
      <w:pPr>
        <w:spacing w:line="360" w:lineRule="auto"/>
        <w:rPr>
          <w:u w:val="single"/>
        </w:rPr>
      </w:pPr>
      <w:r w:rsidRPr="00D701FD">
        <w:rPr>
          <w:u w:val="single"/>
        </w:rPr>
        <w:t>Climate amelioration</w:t>
      </w:r>
    </w:p>
    <w:p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rsidR="007638E6" w:rsidRPr="00AE7363" w:rsidRDefault="007638E6" w:rsidP="00D36947">
      <w:pPr>
        <w:spacing w:line="360" w:lineRule="auto"/>
        <w:rPr>
          <w:b/>
        </w:rPr>
      </w:pPr>
      <w:r w:rsidRPr="00AE7363">
        <w:rPr>
          <w:b/>
        </w:rPr>
        <w:t>Results</w:t>
      </w:r>
    </w:p>
    <w:p w:rsidR="0001769C" w:rsidRPr="00FD1DD7" w:rsidRDefault="0009574D" w:rsidP="00D36947">
      <w:pPr>
        <w:spacing w:line="360" w:lineRule="auto"/>
        <w:rPr>
          <w:i/>
        </w:rPr>
      </w:pPr>
      <w:r>
        <w:rPr>
          <w:u w:val="single"/>
        </w:rPr>
        <w:t>Pollinator visitation</w:t>
      </w:r>
      <w:r w:rsidR="00FD1DD7">
        <w:rPr>
          <w:u w:val="single"/>
        </w:rPr>
        <w:t xml:space="preserve"> to phytometer</w:t>
      </w:r>
    </w:p>
    <w:p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rsidR="00502C85" w:rsidRDefault="00805752" w:rsidP="00D36947">
      <w:pPr>
        <w:spacing w:line="360" w:lineRule="auto"/>
      </w:pPr>
      <w:r w:rsidRPr="00805752">
        <w:lastRenderedPageBreak/>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rsidR="00C952F8" w:rsidRDefault="00C952F8" w:rsidP="00D36947">
      <w:pPr>
        <w:spacing w:line="360" w:lineRule="auto"/>
        <w:rPr>
          <w:u w:val="single"/>
        </w:rPr>
      </w:pPr>
      <w:r w:rsidRPr="00AA68D6">
        <w:rPr>
          <w:u w:val="single"/>
        </w:rPr>
        <w:t>Pollen Deposition</w:t>
      </w:r>
    </w:p>
    <w:p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L. tridentata</w:t>
      </w:r>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rsidR="00C952F8" w:rsidRPr="006861EF" w:rsidRDefault="00C952F8" w:rsidP="00D36947">
      <w:pPr>
        <w:spacing w:line="360" w:lineRule="auto"/>
        <w:rPr>
          <w:u w:val="single"/>
        </w:rPr>
      </w:pPr>
      <w:r w:rsidRPr="006861EF">
        <w:rPr>
          <w:u w:val="single"/>
        </w:rPr>
        <w:t>Visitation</w:t>
      </w:r>
      <w:r>
        <w:rPr>
          <w:u w:val="single"/>
        </w:rPr>
        <w:t xml:space="preserve"> to larrea</w:t>
      </w:r>
    </w:p>
    <w:p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D36947">
      <w:pPr>
        <w:tabs>
          <w:tab w:val="left" w:pos="1335"/>
        </w:tabs>
        <w:spacing w:line="360" w:lineRule="auto"/>
        <w:rPr>
          <w:u w:val="single"/>
        </w:rPr>
      </w:pPr>
      <w:r w:rsidRPr="003D576D">
        <w:rPr>
          <w:u w:val="single"/>
        </w:rPr>
        <w:t>Positive influences on other communities</w:t>
      </w:r>
    </w:p>
    <w:p w:rsidR="00506418"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w:t>
      </w:r>
      <w:r w:rsidR="00D44097">
        <w:lastRenderedPageBreak/>
        <w:t>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p>
    <w:p w:rsidR="00D51033" w:rsidRDefault="00D51033" w:rsidP="00D36947">
      <w:pPr>
        <w:spacing w:line="360" w:lineRule="auto"/>
        <w:rPr>
          <w:u w:val="single"/>
        </w:rPr>
      </w:pPr>
      <w:r w:rsidRPr="00576C94">
        <w:rPr>
          <w:u w:val="single"/>
        </w:rPr>
        <w:t>Climate amelioration</w:t>
      </w:r>
    </w:p>
    <w:p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D36947">
      <w:pPr>
        <w:spacing w:line="360" w:lineRule="auto"/>
        <w:rPr>
          <w:b/>
        </w:rPr>
      </w:pPr>
      <w:r w:rsidRPr="00563FE2">
        <w:rPr>
          <w:b/>
        </w:rPr>
        <w:t xml:space="preserve">Discussion </w:t>
      </w:r>
    </w:p>
    <w:p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2F53AD">
        <w:t xml:space="preserve"> with</w:t>
      </w:r>
      <w:r w:rsidR="00697B93" w:rsidRPr="00697B93">
        <w:t xml:space="preserve"> rather than facilitate</w:t>
      </w:r>
      <w:r w:rsidR="00997FB7">
        <w:t>d</w:t>
      </w:r>
      <w:r w:rsidR="00697B93" w:rsidRPr="00697B93">
        <w:t xml:space="preserve"> </w:t>
      </w:r>
      <w:r w:rsidR="00997FB7" w:rsidRPr="00997FB7">
        <w:rPr>
          <w:i/>
        </w:rPr>
        <w:t>M. glabrata</w:t>
      </w:r>
      <w:r w:rsidR="00997FB7">
        <w:t xml:space="preserve"> </w:t>
      </w:r>
      <w:r w:rsidR="00DA321A">
        <w:t>by</w:t>
      </w:r>
      <w:r w:rsidR="002F53AD">
        <w:t xml:space="preserve"> </w:t>
      </w:r>
      <w:r w:rsidR="00997FB7">
        <w:t xml:space="preserve">blooming. </w:t>
      </w:r>
      <w:r w:rsidR="0004758E">
        <w:t xml:space="preserve">There was a facilitative effect </w:t>
      </w:r>
      <w:r w:rsidR="009709E8">
        <w:t xml:space="preserve">of annual heterospecific blooms on </w:t>
      </w:r>
      <w:r w:rsidR="002F53AD">
        <w:t xml:space="preserve">the </w:t>
      </w:r>
      <w:r w:rsidR="009709E8">
        <w:t xml:space="preserve">number of foraging bouts made, but not flower visits. </w:t>
      </w:r>
      <w:r w:rsidR="001578B1">
        <w:t xml:space="preserve">The observed negative effect of the shrub microsite was likely due to obscur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 xml:space="preserve">Thus, </w:t>
      </w:r>
      <w:r w:rsidR="00D6250C">
        <w:lastRenderedPageBreak/>
        <w:t>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 xml:space="preserve">s the identity, phenology and </w:t>
      </w:r>
      <w:r w:rsidR="00162BF2">
        <w:t xml:space="preserve">foraging </w:t>
      </w:r>
      <w:r w:rsidR="00B26370">
        <w:t>behaviour</w:t>
      </w:r>
      <w:r w:rsidR="00162BF2">
        <w:t>s</w:t>
      </w:r>
      <w:r w:rsidR="00B26370">
        <w:t xml:space="preserve"> of the associated pollinator communities.</w:t>
      </w:r>
    </w:p>
    <w:p w:rsidR="002753D7" w:rsidRPr="002753D7" w:rsidRDefault="002753D7" w:rsidP="00D36947">
      <w:pPr>
        <w:spacing w:line="360" w:lineRule="auto"/>
        <w:rPr>
          <w:u w:val="single"/>
        </w:rPr>
      </w:pPr>
      <w:r w:rsidRPr="002753D7">
        <w:rPr>
          <w:u w:val="single"/>
        </w:rPr>
        <w:t>Pollinator-mediated interactions</w:t>
      </w:r>
    </w:p>
    <w:p w:rsidR="00681684" w:rsidRDefault="009729A5" w:rsidP="00D36947">
      <w:pPr>
        <w:spacing w:line="360" w:lineRule="auto"/>
      </w:pPr>
      <w:r>
        <w:t xml:space="preserve">The </w:t>
      </w:r>
      <w:r w:rsidR="00162BF2">
        <w:t>decrease in visitation upon</w:t>
      </w:r>
      <w:r w:rsidR="00F52DB0">
        <w:t xml:space="preserve">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w:t>
      </w:r>
      <w:r w:rsidR="00162BF2">
        <w:t>may</w:t>
      </w:r>
      <w:r w:rsidR="00AD7D49">
        <w:t xml:space="preserve"> be due seasonal changes in Syrphid abundance</w:t>
      </w:r>
      <w:r w:rsidR="00162BF2">
        <w:t>,</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162BF2">
        <w:rPr>
          <w:i/>
        </w:rPr>
        <w:t>,</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 xml:space="preserve">their phenology </w:t>
      </w:r>
      <w:r w:rsidR="00162BF2">
        <w:t xml:space="preserve">is </w:t>
      </w:r>
      <w:r w:rsidR="00681684">
        <w:t>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374585">
        <w:t xml:space="preserve">Overall </w:t>
      </w:r>
      <w:r w:rsidR="00681684">
        <w:t>their</w:t>
      </w:r>
      <w:r w:rsidR="00F64E08">
        <w:t xml:space="preserve"> phenology </w:t>
      </w:r>
      <w:r w:rsidR="00681684">
        <w:t>appears to be</w:t>
      </w:r>
      <w:r w:rsidR="00F64E08">
        <w:t xml:space="preserve"> tied to prey availability </w:t>
      </w:r>
      <w:r w:rsidR="00374585">
        <w:t>rather than</w:t>
      </w:r>
      <w:r w:rsidR="00681684">
        <w:t xml:space="preserve"> floral resource availability. </w:t>
      </w:r>
      <w:r w:rsidR="00623AB0">
        <w:t>A novel area of research would be to</w:t>
      </w:r>
      <w:r w:rsidR="00681684">
        <w:t xml:space="preserve"> understand the likely complex relationships between pollinators that have predatory larva and the plants that host their prey.</w:t>
      </w:r>
    </w:p>
    <w:p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 xml:space="preserve">Cane and Tepedino, </w:t>
        </w:r>
        <w:r w:rsidR="00172CFB">
          <w:rPr>
            <w:noProof/>
          </w:rPr>
          <w:lastRenderedPageBreak/>
          <w:t>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p>
    <w:p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w:t>
      </w:r>
      <w:r w:rsidR="00A674CE">
        <w:t xml:space="preserve">(Hymenoptera: Andrenidae) </w:t>
      </w:r>
      <w:r w:rsidR="000318B5">
        <w:t xml:space="preserve">and </w:t>
      </w:r>
      <w:r w:rsidR="000318B5" w:rsidRPr="000318B5">
        <w:rPr>
          <w:i/>
        </w:rPr>
        <w:t>H</w:t>
      </w:r>
      <w:r w:rsidR="00DF1AA8" w:rsidRPr="000318B5">
        <w:rPr>
          <w:i/>
        </w:rPr>
        <w:t>esperapis larrae</w:t>
      </w:r>
      <w:r w:rsidR="00DF1AA8">
        <w:t xml:space="preserve"> </w:t>
      </w:r>
      <w:r w:rsidR="00A674CE">
        <w:t xml:space="preserve">(Hymenoptera: Melittidae) </w:t>
      </w:r>
      <w:r w:rsidR="00DF1AA8">
        <w:t xml:space="preserve">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w:t>
      </w:r>
      <w:r w:rsidR="005A31F2">
        <w:t>exclusive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w:t>
      </w:r>
      <w:r w:rsidR="00047F7F">
        <w:t>a common feature of social bees</w:t>
      </w:r>
      <w:r w:rsidR="000318B5">
        <w:t xml:space="preserve"> where individuals facultatively specialize on differ</w:t>
      </w:r>
      <w:r w:rsidR="005A31F2">
        <w:t>ent flower species at different</w:t>
      </w:r>
      <w:r w:rsidR="000318B5">
        <w:t xml:space="preserv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w:t>
      </w:r>
      <w:r w:rsidR="00427F8A">
        <w:t xml:space="preserve"> it was a behavioural response. </w:t>
      </w:r>
      <w:r w:rsidR="005065BA">
        <w:t>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w:t>
      </w:r>
      <w:r w:rsidR="00427F8A">
        <w:t xml:space="preserve"> However, because they were not observed at the same time it is not possible to conclude that this was caused by pollinators leaving. </w:t>
      </w:r>
    </w:p>
    <w:p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172CFB">
          <w:rPr>
            <w:noProof/>
          </w:rPr>
          <w:t>King et al., 2013</w:t>
        </w:r>
      </w:hyperlink>
      <w:r w:rsidR="0024088A">
        <w:rPr>
          <w:noProof/>
        </w:rPr>
        <w:t>)</w:t>
      </w:r>
      <w:r w:rsidR="0024088A">
        <w:fldChar w:fldCharType="end"/>
      </w:r>
      <w:r w:rsidR="0024088A">
        <w:t xml:space="preserve">. Syrphid flies and solitary bees are well known as effective pollinators, so the reduction in their 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L. tridentata</w:t>
      </w:r>
      <w:r w:rsidR="0024088A">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w:t>
      </w:r>
      <w:r w:rsidR="002C2444" w:rsidRPr="00697B93">
        <w:lastRenderedPageBreak/>
        <w:t>beyond its canopy.</w:t>
      </w:r>
      <w:r w:rsidR="002C2444">
        <w:t xml:space="preserve"> Further experiments examining the zone of influence and how it changes size with pollinator identity would help make better predictions as well as aid future experimental design.</w:t>
      </w:r>
    </w:p>
    <w:p w:rsidR="002753D7" w:rsidRPr="002753D7" w:rsidRDefault="002753D7" w:rsidP="00D36947">
      <w:pPr>
        <w:spacing w:line="360" w:lineRule="auto"/>
      </w:pPr>
      <w:r>
        <w:rPr>
          <w:u w:val="single"/>
        </w:rPr>
        <w:t>Interactions with surrounding communities</w:t>
      </w:r>
    </w:p>
    <w:p w:rsidR="00F633C4" w:rsidRDefault="00F633C4" w:rsidP="00D36947">
      <w:pPr>
        <w:spacing w:line="360" w:lineRule="auto"/>
      </w:pPr>
      <w:r>
        <w:t xml:space="preserve">In this system, </w:t>
      </w:r>
      <w:r w:rsidR="00095AF0" w:rsidRPr="004B7910">
        <w:rPr>
          <w:i/>
        </w:rPr>
        <w:t>L. tridentata</w:t>
      </w:r>
      <w:r w:rsidR="00095AF0">
        <w:t xml:space="preserve"> is a foundation plant with positive effects that scale</w:t>
      </w:r>
      <w:r w:rsidR="00321736">
        <w:t>d</w:t>
      </w:r>
      <w:r w:rsidR="00095AF0">
        <w:t xml:space="preserve"> to a</w:t>
      </w:r>
      <w:r w:rsidR="00C94E39">
        <w:t>nnual and arthropod communities. It buffered annuals through the study period by ameliorating and stabi</w:t>
      </w:r>
      <w:r w:rsidR="003B10A7">
        <w:t>lizing understory microclimate</w:t>
      </w:r>
      <w:r>
        <w:t>s</w:t>
      </w:r>
      <w:r w:rsidR="003B10A7">
        <w:t xml:space="preserv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561F91">
        <w:t xml:space="preserve">Our results that L. tridentata supports arthropod species richness supports the findings of other authors that showed that arthropod communities show family </w:t>
      </w:r>
      <w:r w:rsidR="003B10A7">
        <w:t xml:space="preserve">specific associations with </w:t>
      </w:r>
      <w:r w:rsidR="003B10A7" w:rsidRPr="00F33225">
        <w:rPr>
          <w:i/>
        </w:rPr>
        <w:t xml:space="preserve">L. tridentata </w:t>
      </w:r>
      <w:r w:rsidR="003B10A7">
        <w:t xml:space="preserve">(Hurd and Linsely, 1975, Ruttan, 2016). </w:t>
      </w:r>
    </w:p>
    <w:p w:rsidR="00D22549" w:rsidRDefault="003B10A7" w:rsidP="00D36947">
      <w:pPr>
        <w:spacing w:line="360" w:lineRule="auto"/>
      </w:pPr>
      <w:r>
        <w:t xml:space="preserve">There were </w:t>
      </w:r>
      <w:r w:rsidR="009A78DE">
        <w:t>decreases in</w:t>
      </w:r>
      <w:r>
        <w:t xml:space="preserve"> arthropod </w:t>
      </w:r>
      <w:r w:rsidR="009A78DE">
        <w:t xml:space="preserve">abundance and richness </w:t>
      </w:r>
      <w:r>
        <w:t xml:space="preserve">when L. tridentata entered into bloom. </w:t>
      </w:r>
      <w:r w:rsidR="009A78DE">
        <w:t xml:space="preserve">Scaling up of interactions through multiple trophic levels highlights the importance of positive interactions in deserts but the potential shifts when </w:t>
      </w:r>
      <w:r w:rsidR="009A78DE" w:rsidRPr="002A0284">
        <w:rPr>
          <w:i/>
        </w:rPr>
        <w:t>L. tridentata</w:t>
      </w:r>
      <w:r w:rsidR="009A78DE">
        <w:t xml:space="preserve"> entered into a reproductive state suggest that these interactions are dynamic and complex, and change throughout the year.</w:t>
      </w:r>
      <w:r w:rsidR="00D22549">
        <w:t xml:space="preserve"> Melyidae beetles actually increased in abundance with blooming. Pan traps are not the best for sampling arthropods. I observed ~400 uses of L. tridentata, which included insect walking on the understory and hovering over flowers. Uses doubled compared to before blooming. It would be complicated to try to say what is happening here as arthropods are so diverse in lifecycles. What is clear though, is that L. tridentata supports arthropods in ways beyond providing copious floral resources. So it is important to pollinators, but also athropods in general.</w:t>
      </w:r>
      <w:r w:rsidR="00713F27">
        <w:t xml:space="preserve"> </w:t>
      </w:r>
      <w:r w:rsidR="00D22549">
        <w:t xml:space="preserve">L. tridentata stabilized the climate under the shrub. It has an evergreen canopy (cite), so this benefit is throughout the year. </w:t>
      </w:r>
    </w:p>
    <w:p w:rsidR="002A0284" w:rsidRDefault="002A0284" w:rsidP="00D36947">
      <w:pPr>
        <w:spacing w:line="360" w:lineRule="auto"/>
      </w:pPr>
      <w:r>
        <w:t xml:space="preserve">Need a short paragraph here tying in literature on reproductive shifts &amp; arthropod communities? </w:t>
      </w:r>
      <w:r w:rsidR="00BF3790">
        <w:t>OR tie</w:t>
      </w:r>
      <w:r>
        <w:t xml:space="preserve"> into conservation or evolutionary theory?</w:t>
      </w:r>
    </w:p>
    <w:p w:rsidR="00425D30" w:rsidRDefault="00425D30" w:rsidP="00D36947">
      <w:pPr>
        <w:spacing w:line="360" w:lineRule="auto"/>
      </w:pPr>
      <w:r>
        <w:t>I think I need to do an RDA so I can talk about the actual shifts a bit better.</w:t>
      </w:r>
      <w:bookmarkStart w:id="0" w:name="_GoBack"/>
      <w:bookmarkEnd w:id="0"/>
    </w:p>
    <w:p w:rsidR="002A0284" w:rsidRPr="002A0284" w:rsidRDefault="002A0284" w:rsidP="00D36947">
      <w:pPr>
        <w:spacing w:line="360" w:lineRule="auto"/>
        <w:rPr>
          <w:u w:val="single"/>
        </w:rPr>
      </w:pPr>
      <w:r w:rsidRPr="002A0284">
        <w:rPr>
          <w:u w:val="single"/>
        </w:rPr>
        <w:t>Conclusions</w:t>
      </w:r>
    </w:p>
    <w:p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w:t>
      </w:r>
      <w:r>
        <w:lastRenderedPageBreak/>
        <w:t>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rsidR="004529BA" w:rsidRDefault="004529BA" w:rsidP="009C7F0B"/>
    <w:p w:rsidR="00591590" w:rsidRDefault="00591590" w:rsidP="009C7F0B"/>
    <w:p w:rsidR="00591590" w:rsidRDefault="00591590" w:rsidP="009C7F0B"/>
    <w:p w:rsidR="00EB2220" w:rsidRPr="00065309" w:rsidRDefault="00065309" w:rsidP="009C7F0B">
      <w:pPr>
        <w:rPr>
          <w:u w:val="single"/>
        </w:rPr>
      </w:pPr>
      <w:r w:rsidRPr="00065309">
        <w:rPr>
          <w:u w:val="single"/>
        </w:rPr>
        <w:t>Literature Cited</w:t>
      </w:r>
    </w:p>
    <w:p w:rsidR="00172CFB" w:rsidRPr="00172CFB" w:rsidRDefault="00D7348A" w:rsidP="00172CFB">
      <w:pPr>
        <w:pStyle w:val="EndNoteBibliography"/>
        <w:spacing w:after="0"/>
      </w:pPr>
      <w:r>
        <w:fldChar w:fldCharType="begin"/>
      </w:r>
      <w:r>
        <w:instrText xml:space="preserve"> ADDIN EN.REFLIST </w:instrText>
      </w:r>
      <w:r>
        <w:fldChar w:fldCharType="separate"/>
      </w:r>
      <w:bookmarkStart w:id="1" w:name="_ENREF_1"/>
      <w:r w:rsidR="00172CFB" w:rsidRPr="00172CFB">
        <w:t>Alcock, J., Jones, C.E., Buchmann, S.L., 1977. Male mating strategies in the bee Centris pallida Fox (Anthophoridae: Hymenoptera). The American Naturalist 111, 145-155.</w:t>
      </w:r>
      <w:bookmarkEnd w:id="1"/>
    </w:p>
    <w:p w:rsidR="00172CFB" w:rsidRPr="00172CFB" w:rsidRDefault="00172CFB" w:rsidP="00172CFB">
      <w:pPr>
        <w:pStyle w:val="EndNoteBibliography"/>
        <w:spacing w:after="0"/>
      </w:pPr>
      <w:bookmarkStart w:id="2" w:name="_ENREF_2"/>
      <w:r w:rsidRPr="00172CFB">
        <w:t>Armas, C., Ordiales, R., Pugnaire, F.I., 2004. Measuring plant interactions: a new comparative index. Ecology 85, 2682-2686.</w:t>
      </w:r>
      <w:bookmarkEnd w:id="2"/>
    </w:p>
    <w:p w:rsidR="00172CFB" w:rsidRPr="00172CFB" w:rsidRDefault="00172CFB" w:rsidP="00172CFB">
      <w:pPr>
        <w:pStyle w:val="EndNoteBibliography"/>
        <w:spacing w:after="0"/>
      </w:pPr>
      <w:bookmarkStart w:id="3" w:name="_ENREF_3"/>
      <w:r w:rsidRPr="00172CFB">
        <w:t>Ascher, J., Pickering, J., 2015. Discover Life bee species guide and world checklist (Hymenoptera: Apoidea: Anthophila).</w:t>
      </w:r>
      <w:bookmarkEnd w:id="3"/>
    </w:p>
    <w:p w:rsidR="00172CFB" w:rsidRPr="00172CFB" w:rsidRDefault="00172CFB" w:rsidP="00172CFB">
      <w:pPr>
        <w:pStyle w:val="EndNoteBibliography"/>
        <w:spacing w:after="0"/>
      </w:pPr>
      <w:bookmarkStart w:id="4" w:name="_ENREF_4"/>
      <w:r w:rsidRPr="00172CFB">
        <w:t>Barbour, M., Keeler-Wolf, T., Schoenherr, A.A., 2007. Terrestrial vegetation of California. Univ of California Press.</w:t>
      </w:r>
      <w:bookmarkEnd w:id="4"/>
    </w:p>
    <w:p w:rsidR="00172CFB" w:rsidRPr="00172CFB" w:rsidRDefault="00172CFB" w:rsidP="00172CFB">
      <w:pPr>
        <w:pStyle w:val="EndNoteBibliography"/>
        <w:spacing w:after="0"/>
      </w:pPr>
      <w:bookmarkStart w:id="5" w:name="_ENREF_5"/>
      <w:r w:rsidRPr="00172CFB">
        <w:t>Bertness, M.D., Callaway, R., 1994. Positive interactions in communities. Trends in Ecology &amp; Evolution 9, 191-193.</w:t>
      </w:r>
      <w:bookmarkEnd w:id="5"/>
    </w:p>
    <w:p w:rsidR="00172CFB" w:rsidRPr="00172CFB" w:rsidRDefault="00172CFB" w:rsidP="00172CFB">
      <w:pPr>
        <w:pStyle w:val="EndNoteBibliography"/>
        <w:spacing w:after="0"/>
      </w:pPr>
      <w:bookmarkStart w:id="6" w:name="_ENREF_6"/>
      <w:r w:rsidRPr="00172CFB">
        <w:t>Betancourt, J.L., Van Devender, T.R., Martin, P.S., 1990. Packrat middens: the last 40,000 years of biotic change. University of Arizona Press.</w:t>
      </w:r>
      <w:bookmarkEnd w:id="6"/>
    </w:p>
    <w:p w:rsidR="00172CFB" w:rsidRPr="00172CFB" w:rsidRDefault="00172CFB" w:rsidP="00172CFB">
      <w:pPr>
        <w:pStyle w:val="EndNoteBibliography"/>
        <w:spacing w:after="0"/>
      </w:pPr>
      <w:bookmarkStart w:id="7" w:name="_ENREF_7"/>
      <w:r w:rsidRPr="00172CFB">
        <w:t>Bosch, M., Waser, N.M., 2001. Experimental manipulation of plant density and its effect on pollination and reproduction of two confamilial montane herbs. Oecologia 126, 76-83.</w:t>
      </w:r>
      <w:bookmarkEnd w:id="7"/>
    </w:p>
    <w:p w:rsidR="00172CFB" w:rsidRPr="00172CFB" w:rsidRDefault="00172CFB" w:rsidP="00172CFB">
      <w:pPr>
        <w:pStyle w:val="EndNoteBibliography"/>
        <w:spacing w:after="0"/>
      </w:pPr>
      <w:bookmarkStart w:id="8" w:name="_ENREF_8"/>
      <w:r w:rsidRPr="00172CFB">
        <w:t>Bowers, J.E., Dimmitt, M.A., 1994. Flowering phenology of six woody plants in the northern Sonoran Desert. Bulletin of the Torrey Botanical Club, 215-229.</w:t>
      </w:r>
      <w:bookmarkEnd w:id="8"/>
    </w:p>
    <w:p w:rsidR="00172CFB" w:rsidRPr="00172CFB" w:rsidRDefault="00172CFB" w:rsidP="00172CFB">
      <w:pPr>
        <w:pStyle w:val="EndNoteBibliography"/>
        <w:spacing w:after="0"/>
      </w:pPr>
      <w:bookmarkStart w:id="9" w:name="_ENREF_9"/>
      <w:r w:rsidRPr="00172CFB">
        <w:t>Brooker, R.W., Maestre, F.T., Callaway, R.M., Lortie, C.L., Cavieres, L.A., Kunstler, G., Liancourt, P., Tielbörger, K., Travis, J.M., Anthelme, F., 2008. Facilitation in plant communities: the past, the present, and the future. Journal of Ecology 96, 18-34.</w:t>
      </w:r>
      <w:bookmarkEnd w:id="9"/>
    </w:p>
    <w:p w:rsidR="00172CFB" w:rsidRPr="00172CFB" w:rsidRDefault="00172CFB" w:rsidP="00172CFB">
      <w:pPr>
        <w:pStyle w:val="EndNoteBibliography"/>
        <w:spacing w:after="0"/>
      </w:pPr>
      <w:bookmarkStart w:id="10" w:name="_ENREF_10"/>
      <w:r w:rsidRPr="00172CFB">
        <w:t>Bruno, J.F., Stachowicz, J.J., Bertness, M.D., 2003. Inclusion of facilitation into ecological theory. Trends in Ecology &amp; Evolution 18, 119-125.</w:t>
      </w:r>
      <w:bookmarkEnd w:id="10"/>
    </w:p>
    <w:p w:rsidR="00172CFB" w:rsidRPr="00172CFB" w:rsidRDefault="00172CFB" w:rsidP="00172CFB">
      <w:pPr>
        <w:pStyle w:val="EndNoteBibliography"/>
        <w:spacing w:after="0"/>
      </w:pPr>
      <w:bookmarkStart w:id="11" w:name="_ENREF_11"/>
      <w:r w:rsidRPr="00172CFB">
        <w:t>Callaway, R.M., Pennings, S.C., 2000. Facilitation may buffer competitive effects indirect and diffuse interactions among salt marsh plants. American Naturalist 156, 416-424.</w:t>
      </w:r>
      <w:bookmarkEnd w:id="11"/>
    </w:p>
    <w:p w:rsidR="00172CFB" w:rsidRPr="00172CFB" w:rsidRDefault="00172CFB" w:rsidP="00172CFB">
      <w:pPr>
        <w:pStyle w:val="EndNoteBibliography"/>
        <w:spacing w:after="0"/>
      </w:pPr>
      <w:bookmarkStart w:id="12" w:name="_ENREF_12"/>
      <w:r w:rsidRPr="00172CFB">
        <w:t>Callaway, R.M., Walker, L.R., 1997a.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3"/>
      <w:r w:rsidRPr="00172CFB">
        <w:t>Callaway, R.M., Walker, L.R., 1997b. Competition and facilitation: a synthetic approach to interactions in plant communities. Ecology 78, 1958-1965.</w:t>
      </w:r>
      <w:bookmarkEnd w:id="13"/>
    </w:p>
    <w:p w:rsidR="00172CFB" w:rsidRPr="00172CFB" w:rsidRDefault="00172CFB" w:rsidP="00172CFB">
      <w:pPr>
        <w:pStyle w:val="EndNoteBibliography"/>
        <w:spacing w:after="0"/>
      </w:pPr>
      <w:bookmarkStart w:id="14" w:name="_ENREF_14"/>
      <w:r w:rsidRPr="00172CFB">
        <w:t>Campbell, D.R., Motten, A.F., 1985. The mechanism of competition for pollination between two forest herbs. Ecology 66, 554-563.</w:t>
      </w:r>
      <w:bookmarkEnd w:id="14"/>
    </w:p>
    <w:p w:rsidR="00172CFB" w:rsidRPr="00172CFB" w:rsidRDefault="00172CFB" w:rsidP="00172CFB">
      <w:pPr>
        <w:pStyle w:val="EndNoteBibliography"/>
        <w:spacing w:after="0"/>
      </w:pPr>
      <w:bookmarkStart w:id="15" w:name="_ENREF_15"/>
      <w:r w:rsidRPr="00172CFB">
        <w:lastRenderedPageBreak/>
        <w:t>Cane, J.H., Minckley, R., Kervin, L., Roulston, T.A., 2005. Temporally persistent patterns of incidence and abundance in a pollinator guild at annual and decadal scales: the bees of Larrea tridentata. Biological Journal of the Linnean Society 85, 319-329.</w:t>
      </w:r>
      <w:bookmarkEnd w:id="15"/>
    </w:p>
    <w:p w:rsidR="00172CFB" w:rsidRPr="00172CFB" w:rsidRDefault="00172CFB" w:rsidP="00172CFB">
      <w:pPr>
        <w:pStyle w:val="EndNoteBibliography"/>
        <w:spacing w:after="0"/>
      </w:pPr>
      <w:bookmarkStart w:id="16" w:name="_ENREF_16"/>
      <w:r w:rsidRPr="00172CFB">
        <w:t>Cane, J.H., Tepedino, V.J., 2017. Gauging the effect of honey bee pollen collection on native bee communities. Conservation Letters 10, 205-210.</w:t>
      </w:r>
      <w:bookmarkEnd w:id="16"/>
    </w:p>
    <w:p w:rsidR="00172CFB" w:rsidRPr="00172CFB" w:rsidRDefault="00172CFB" w:rsidP="00172CFB">
      <w:pPr>
        <w:pStyle w:val="EndNoteBibliography"/>
        <w:spacing w:after="0"/>
      </w:pPr>
      <w:bookmarkStart w:id="17" w:name="_ENREF_17"/>
      <w:r w:rsidRPr="00172CFB">
        <w:t>Chacoff, N.P., Vázquez, D.P., Lomáscolo, S.B., Stevani, E.L., Dorado, J., Padrón, B., 2012. Evaluating sampling completeness in a desert plant–pollinator network. Journal of Animal Ecology 81, 190-200.</w:t>
      </w:r>
      <w:bookmarkEnd w:id="17"/>
    </w:p>
    <w:p w:rsidR="00172CFB" w:rsidRPr="00172CFB" w:rsidRDefault="00172CFB" w:rsidP="00172CFB">
      <w:pPr>
        <w:pStyle w:val="EndNoteBibliography"/>
        <w:spacing w:after="0"/>
      </w:pPr>
      <w:bookmarkStart w:id="18" w:name="_ENREF_18"/>
      <w:r w:rsidRPr="00172CFB">
        <w:t>Chesson, P., Gebauer, R.L., Schwinning, S., Huntly, N., Wiegand, K., Ernest, M.S., Sher, A., Novoplansky, A., Weltzin, J.F., 2004. Resource pulses, species interactions, and diversity maintenance in arid and semi-arid environments. Oecologia 141, 236-253.</w:t>
      </w:r>
      <w:bookmarkEnd w:id="18"/>
    </w:p>
    <w:p w:rsidR="00172CFB" w:rsidRPr="00172CFB" w:rsidRDefault="00172CFB" w:rsidP="00172CFB">
      <w:pPr>
        <w:pStyle w:val="EndNoteBibliography"/>
        <w:spacing w:after="0"/>
      </w:pPr>
      <w:bookmarkStart w:id="19" w:name="_ENREF_19"/>
      <w:r w:rsidRPr="00172CFB">
        <w:t>Clements, F.E., Goldsmith, G.W., 1924. phytometer method in ecology.</w:t>
      </w:r>
      <w:bookmarkEnd w:id="19"/>
    </w:p>
    <w:p w:rsidR="00172CFB" w:rsidRPr="00172CFB" w:rsidRDefault="00172CFB" w:rsidP="00172CFB">
      <w:pPr>
        <w:pStyle w:val="EndNoteBibliography"/>
        <w:spacing w:after="0"/>
      </w:pPr>
      <w:bookmarkStart w:id="20" w:name="_ENREF_20"/>
      <w:r w:rsidRPr="00172CFB">
        <w:t>Cline, A.R., Audisio, P., 2010. Revision of the new world short-winged flower beetles (Coleoptera: Kateretidae). Part I. Generic review and revision of Anthonaeus Horn, 1879. The Coleopterists Bulletin, 173-186.</w:t>
      </w:r>
      <w:bookmarkEnd w:id="20"/>
    </w:p>
    <w:p w:rsidR="00172CFB" w:rsidRPr="00172CFB" w:rsidRDefault="00172CFB" w:rsidP="00172CFB">
      <w:pPr>
        <w:pStyle w:val="EndNoteBibliography"/>
        <w:spacing w:after="0"/>
      </w:pPr>
      <w:bookmarkStart w:id="21" w:name="_ENREF_21"/>
      <w:r w:rsidRPr="00172CFB">
        <w:t>Conner, J.K., Rush, S., 1996. Effects of flower size and number on pollinator visitation to wild radish, Raphanus raphanistrum. Oecologia 105, 509-516.</w:t>
      </w:r>
      <w:bookmarkEnd w:id="21"/>
    </w:p>
    <w:p w:rsidR="00172CFB" w:rsidRPr="00172CFB" w:rsidRDefault="00172CFB" w:rsidP="00172CFB">
      <w:pPr>
        <w:pStyle w:val="EndNoteBibliography"/>
        <w:spacing w:after="0"/>
      </w:pPr>
      <w:bookmarkStart w:id="22" w:name="_ENREF_22"/>
      <w:r w:rsidRPr="00172CFB">
        <w:t>Davis, W., Philbrick, R., 1986. Natural hybridization between Malacothrix incana and M. saxatilis var. implicata (Asteraceae: Lactuceae) on San Miguel Island, California. Madroño, 253-263.</w:t>
      </w:r>
      <w:bookmarkEnd w:id="22"/>
    </w:p>
    <w:p w:rsidR="00172CFB" w:rsidRPr="00172CFB" w:rsidRDefault="00172CFB" w:rsidP="00172CFB">
      <w:pPr>
        <w:pStyle w:val="EndNoteBibliography"/>
        <w:spacing w:after="0"/>
      </w:pPr>
      <w:bookmarkStart w:id="23" w:name="_ENREF_23"/>
      <w:r w:rsidRPr="00172CFB">
        <w:t>Donnelly, S.E., Lortie, C.J., Aarssen, L.W., 1998. Pollination in Verbascum thapsus (Scrophulariaceae): the advantage of being tall. American Journal of Botany 85, 1618-1625.</w:t>
      </w:r>
      <w:bookmarkEnd w:id="23"/>
    </w:p>
    <w:p w:rsidR="00172CFB" w:rsidRPr="00172CFB" w:rsidRDefault="00172CFB" w:rsidP="00172CFB">
      <w:pPr>
        <w:pStyle w:val="EndNoteBibliography"/>
        <w:spacing w:after="0"/>
      </w:pPr>
      <w:bookmarkStart w:id="24"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172CFB" w:rsidRPr="00172CFB" w:rsidRDefault="00172CFB" w:rsidP="00172CFB">
      <w:pPr>
        <w:pStyle w:val="EndNoteBibliography"/>
        <w:spacing w:after="0"/>
      </w:pPr>
      <w:bookmarkStart w:id="25" w:name="_ENREF_25"/>
      <w:r w:rsidRPr="00172CFB">
        <w:t>Facelli, J.M., Temby, A.M., 2002. Multiple effects of shrubs on annual plant communities in arid lands of South Australia. Austral ecology 27, 422-432.</w:t>
      </w:r>
      <w:bookmarkEnd w:id="25"/>
    </w:p>
    <w:p w:rsidR="00172CFB" w:rsidRPr="00172CFB" w:rsidRDefault="00172CFB" w:rsidP="00172CFB">
      <w:pPr>
        <w:pStyle w:val="EndNoteBibliography"/>
        <w:spacing w:after="0"/>
      </w:pPr>
      <w:bookmarkStart w:id="26" w:name="_ENREF_26"/>
      <w:r w:rsidRPr="00172CFB">
        <w:t>Filazzola, A., Lortie, C.J., 2014. A systematic review and conceptual framework for the mechanistic pathways of nurse plants. Global Ecology and Biogeography 23, 1335-1345.</w:t>
      </w:r>
      <w:bookmarkEnd w:id="26"/>
    </w:p>
    <w:p w:rsidR="00172CFB" w:rsidRPr="00172CFB" w:rsidRDefault="00172CFB" w:rsidP="00172CFB">
      <w:pPr>
        <w:pStyle w:val="EndNoteBibliography"/>
        <w:spacing w:after="0"/>
      </w:pPr>
      <w:bookmarkStart w:id="27" w:name="_ENREF_27"/>
      <w:r w:rsidRPr="00172CFB">
        <w:t>Fleming, T.H., Holland, J.N., 1998. The evolution of obligate pollination mutualisms: senita cactus and senita moth. Oecologia 114, 368-375.</w:t>
      </w:r>
      <w:bookmarkEnd w:id="27"/>
    </w:p>
    <w:p w:rsidR="00172CFB" w:rsidRPr="00172CFB" w:rsidRDefault="00172CFB" w:rsidP="00172CFB">
      <w:pPr>
        <w:pStyle w:val="EndNoteBibliography"/>
        <w:spacing w:after="0"/>
      </w:pPr>
      <w:bookmarkStart w:id="28" w:name="_ENREF_28"/>
      <w:r w:rsidRPr="00172CFB">
        <w:t>Fleming, T.H., Sahley, C.T., Holland, J.N., Nason, J.D., Hamrick, J., 2001. Sonoran Desert columnar cacti and the evolution of generalized pollination systems. Ecological Monographs 71, 511-530.</w:t>
      </w:r>
      <w:bookmarkEnd w:id="28"/>
    </w:p>
    <w:p w:rsidR="00172CFB" w:rsidRPr="00172CFB" w:rsidRDefault="00172CFB" w:rsidP="00172CFB">
      <w:pPr>
        <w:pStyle w:val="EndNoteBibliography"/>
        <w:spacing w:after="0"/>
      </w:pPr>
      <w:bookmarkStart w:id="29" w:name="_ENREF_29"/>
      <w:r w:rsidRPr="00172CFB">
        <w:t>Flores, J., Jurado, E., 2003. Are nurse‐protégé interactions more common among plants from arid environments? Journal of Vegetation Science 14, 911-916.</w:t>
      </w:r>
      <w:bookmarkEnd w:id="29"/>
    </w:p>
    <w:p w:rsidR="00172CFB" w:rsidRPr="00172CFB" w:rsidRDefault="00172CFB" w:rsidP="00172CFB">
      <w:pPr>
        <w:pStyle w:val="EndNoteBibliography"/>
        <w:spacing w:after="0"/>
      </w:pPr>
      <w:bookmarkStart w:id="30" w:name="_ENREF_30"/>
      <w:r w:rsidRPr="00172CFB">
        <w:t>Franco, A., De Soyza, A., Virginia, R., Reynolds, J., Whitford, W., 1994. Effects of plant size and water relations on gas exchange and growth of the desert shrub Larrea tridentata. Oecologia 97, 171-178.</w:t>
      </w:r>
      <w:bookmarkEnd w:id="30"/>
    </w:p>
    <w:p w:rsidR="00172CFB" w:rsidRPr="00172CFB" w:rsidRDefault="00172CFB" w:rsidP="00172CFB">
      <w:pPr>
        <w:pStyle w:val="EndNoteBibliography"/>
        <w:spacing w:after="0"/>
      </w:pPr>
      <w:bookmarkStart w:id="31" w:name="_ENREF_31"/>
      <w:r w:rsidRPr="00172CFB">
        <w:t>Ghazoul, J., 2006. Floral diversity and the facilitation of pollination. Journal of Ecology 94, 295-304.</w:t>
      </w:r>
      <w:bookmarkEnd w:id="31"/>
    </w:p>
    <w:p w:rsidR="00172CFB" w:rsidRPr="00172CFB" w:rsidRDefault="00172CFB" w:rsidP="00172CFB">
      <w:pPr>
        <w:pStyle w:val="EndNoteBibliography"/>
        <w:spacing w:after="0"/>
      </w:pPr>
      <w:bookmarkStart w:id="32" w:name="_ENREF_32"/>
      <w:r w:rsidRPr="00172CFB">
        <w:t>Goldberg, D.E., Turkington, R., Olsvig-Whittaker, L., Dyer, A.R., 2001. Density dependence in an annual plant community: variation among life history stages. Ecological Monographs 71, 423-446.</w:t>
      </w:r>
      <w:bookmarkEnd w:id="32"/>
    </w:p>
    <w:p w:rsidR="00172CFB" w:rsidRPr="00172CFB" w:rsidRDefault="00172CFB" w:rsidP="00172CFB">
      <w:pPr>
        <w:pStyle w:val="EndNoteBibliography"/>
        <w:spacing w:after="0"/>
      </w:pPr>
      <w:bookmarkStart w:id="33" w:name="_ENREF_33"/>
      <w:r w:rsidRPr="00172CFB">
        <w:lastRenderedPageBreak/>
        <w:t>Grissell, E.E., Schauff, M.E., 1990. A handbook of the families of Nearctic Chalcidoidea (Hymenoptera). A handbook of the families of Nearctic Chalcidoidea (Hymenoptera).</w:t>
      </w:r>
      <w:bookmarkEnd w:id="33"/>
    </w:p>
    <w:p w:rsidR="00172CFB" w:rsidRPr="00172CFB" w:rsidRDefault="00172CFB" w:rsidP="00172CFB">
      <w:pPr>
        <w:pStyle w:val="EndNoteBibliography"/>
        <w:spacing w:after="0"/>
      </w:pPr>
      <w:bookmarkStart w:id="34" w:name="_ENREF_34"/>
      <w:r w:rsidRPr="00172CFB">
        <w:t>Henderson, D.H., 1982. Fine structure and neurophysiology of a gustatory sensillum on the ovipositors of Metasyrphus venablesi and Eupeodes volucris (Diptera: Syrphidae). Canadian Journal of Zoology 60, 3187-3195.</w:t>
      </w:r>
      <w:bookmarkEnd w:id="34"/>
    </w:p>
    <w:p w:rsidR="00172CFB" w:rsidRPr="00172CFB" w:rsidRDefault="00172CFB" w:rsidP="00172CFB">
      <w:pPr>
        <w:pStyle w:val="EndNoteBibliography"/>
        <w:spacing w:after="0"/>
      </w:pPr>
      <w:bookmarkStart w:id="35" w:name="_ENREF_35"/>
      <w:r w:rsidRPr="00172CFB">
        <w:t>Holland, N.J., Fleming, T.H., 2002. Co-pollinators and specialization in the pollinating seed-consumer mutualism between senita cacti and senita moths. Oecologia 133, 534-540.</w:t>
      </w:r>
      <w:bookmarkEnd w:id="35"/>
    </w:p>
    <w:p w:rsidR="00172CFB" w:rsidRPr="00172CFB" w:rsidRDefault="00172CFB" w:rsidP="00172CFB">
      <w:pPr>
        <w:pStyle w:val="EndNoteBibliography"/>
        <w:spacing w:after="0"/>
      </w:pPr>
      <w:bookmarkStart w:id="36" w:name="_ENREF_36"/>
      <w:r w:rsidRPr="00172CFB">
        <w:t>Holzapfel, C., Mahall, B.E., 1999. Bidirectional facilitation and interference between shrubs and annuals in the Mojave Desert. Ecology 80, 1747-1761.</w:t>
      </w:r>
      <w:bookmarkEnd w:id="36"/>
    </w:p>
    <w:p w:rsidR="00172CFB" w:rsidRPr="00172CFB" w:rsidRDefault="00172CFB" w:rsidP="00172CFB">
      <w:pPr>
        <w:pStyle w:val="EndNoteBibliography"/>
        <w:spacing w:after="0"/>
      </w:pPr>
      <w:bookmarkStart w:id="37" w:name="_ENREF_37"/>
      <w:r w:rsidRPr="00172CFB">
        <w:t>Hurd Jr, P.D., Linsley, E.G., 1975. Some insects other than bees associated with Larrea tridentata in the southwestern United States. Proceedings of the Entomological Society of Washington.</w:t>
      </w:r>
      <w:bookmarkEnd w:id="37"/>
    </w:p>
    <w:p w:rsidR="00172CFB" w:rsidRPr="00172CFB" w:rsidRDefault="00172CFB" w:rsidP="00172CFB">
      <w:pPr>
        <w:pStyle w:val="EndNoteBibliography"/>
        <w:spacing w:after="0"/>
      </w:pPr>
      <w:bookmarkStart w:id="38"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8"/>
    </w:p>
    <w:p w:rsidR="00172CFB" w:rsidRPr="00172CFB" w:rsidRDefault="00172CFB" w:rsidP="00172CFB">
      <w:pPr>
        <w:pStyle w:val="EndNoteBibliography"/>
        <w:spacing w:after="0"/>
      </w:pPr>
      <w:bookmarkStart w:id="39" w:name="_ENREF_39"/>
      <w:r w:rsidRPr="00172CFB">
        <w:t>Inouye, D.W., Larson, B.M., Ssymank, A., Kevan, P.G., 2015. Flies and flowers III: ecology of foraging and pollination. Journal of Pollination Ecology 16, 115-133.</w:t>
      </w:r>
      <w:bookmarkEnd w:id="39"/>
    </w:p>
    <w:p w:rsidR="00172CFB" w:rsidRPr="00172CFB" w:rsidRDefault="00172CFB" w:rsidP="00172CFB">
      <w:pPr>
        <w:pStyle w:val="EndNoteBibliography"/>
        <w:spacing w:after="0"/>
      </w:pPr>
      <w:bookmarkStart w:id="40" w:name="_ENREF_40"/>
      <w:r w:rsidRPr="00172CFB">
        <w:t>Jennings, W.B., 2001. Comparative flowering phenology of plants in the western Mojave Desert. Madroño, 162-171.</w:t>
      </w:r>
      <w:bookmarkEnd w:id="40"/>
    </w:p>
    <w:p w:rsidR="00172CFB" w:rsidRPr="00172CFB" w:rsidRDefault="00172CFB" w:rsidP="00172CFB">
      <w:pPr>
        <w:pStyle w:val="EndNoteBibliography"/>
        <w:spacing w:after="0"/>
      </w:pPr>
      <w:bookmarkStart w:id="41" w:name="_ENREF_41"/>
      <w:r w:rsidRPr="00172CFB">
        <w:t>Jones, C.R., 1922. A contribution to our knowledge of the Syrphidae of Colorado. Agricultural Experiment Station of the Agricultural College of Colorado.</w:t>
      </w:r>
      <w:bookmarkEnd w:id="41"/>
    </w:p>
    <w:p w:rsidR="00172CFB" w:rsidRPr="00172CFB" w:rsidRDefault="00172CFB" w:rsidP="00172CFB">
      <w:pPr>
        <w:pStyle w:val="EndNoteBibliography"/>
        <w:spacing w:after="0"/>
      </w:pPr>
      <w:bookmarkStart w:id="42" w:name="_ENREF_42"/>
      <w:r w:rsidRPr="00172CFB">
        <w:t>Kearns, C.A., Inouye, D.W., 1993. Techniques for pollination biologists. University press of Colorado.</w:t>
      </w:r>
      <w:bookmarkEnd w:id="42"/>
    </w:p>
    <w:p w:rsidR="00172CFB" w:rsidRPr="00172CFB" w:rsidRDefault="00172CFB" w:rsidP="00172CFB">
      <w:pPr>
        <w:pStyle w:val="EndNoteBibliography"/>
        <w:spacing w:after="0"/>
      </w:pPr>
      <w:bookmarkStart w:id="43"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3"/>
    </w:p>
    <w:p w:rsidR="00172CFB" w:rsidRPr="00172CFB" w:rsidRDefault="00172CFB" w:rsidP="00172CFB">
      <w:pPr>
        <w:pStyle w:val="EndNoteBibliography"/>
        <w:spacing w:after="0"/>
      </w:pPr>
      <w:bookmarkStart w:id="44" w:name="_ENREF_44"/>
      <w:r w:rsidRPr="00172CFB">
        <w:t>Laverty, T.M., 1992. Plant interactions for pollinator visits: a test of the magnet species effect. Oecologia 89, 502-508.</w:t>
      </w:r>
      <w:bookmarkEnd w:id="44"/>
    </w:p>
    <w:p w:rsidR="00172CFB" w:rsidRPr="00172CFB" w:rsidRDefault="00172CFB" w:rsidP="00172CFB">
      <w:pPr>
        <w:pStyle w:val="EndNoteBibliography"/>
        <w:spacing w:after="0"/>
      </w:pPr>
      <w:bookmarkStart w:id="45" w:name="_ENREF_45"/>
      <w:r w:rsidRPr="00172CFB">
        <w:t>Mahall, B.E., Callaway, R.M., 1991. Root communication among desert shrubs. Proceedings of the National Academy of Sciences 88, 874-876.</w:t>
      </w:r>
      <w:bookmarkEnd w:id="45"/>
    </w:p>
    <w:p w:rsidR="00172CFB" w:rsidRPr="00172CFB" w:rsidRDefault="00172CFB" w:rsidP="00172CFB">
      <w:pPr>
        <w:pStyle w:val="EndNoteBibliography"/>
        <w:spacing w:after="0"/>
      </w:pPr>
      <w:bookmarkStart w:id="46" w:name="_ENREF_46"/>
      <w:r w:rsidRPr="00172CFB">
        <w:t>Mahall, B.E., Callaway, R.M., 1992. Root communication mechanisms and intracommunity distributions of two Mojave Desert shrubs. Ecology 73, 2145-2151.</w:t>
      </w:r>
      <w:bookmarkEnd w:id="46"/>
    </w:p>
    <w:p w:rsidR="00172CFB" w:rsidRPr="00172CFB" w:rsidRDefault="00172CFB" w:rsidP="00172CFB">
      <w:pPr>
        <w:pStyle w:val="EndNoteBibliography"/>
        <w:spacing w:after="0"/>
      </w:pPr>
      <w:bookmarkStart w:id="47" w:name="_ENREF_47"/>
      <w:r w:rsidRPr="00172CFB">
        <w:t>Marshall, S., 2012. Flies. The natural history and diversity of Diptera.</w:t>
      </w:r>
      <w:bookmarkEnd w:id="47"/>
    </w:p>
    <w:p w:rsidR="00172CFB" w:rsidRPr="00172CFB" w:rsidRDefault="00172CFB" w:rsidP="00172CFB">
      <w:pPr>
        <w:pStyle w:val="EndNoteBibliography"/>
        <w:spacing w:after="0"/>
      </w:pPr>
      <w:bookmarkStart w:id="48" w:name="_ENREF_48"/>
      <w:r w:rsidRPr="00172CFB">
        <w:t>McIntire, E.J., Fajardo, A., 2014. Facilitation as a ubiquitous driver of biodiversity. New Phytologist 201, 403-416.</w:t>
      </w:r>
      <w:bookmarkEnd w:id="48"/>
    </w:p>
    <w:p w:rsidR="00172CFB" w:rsidRPr="00172CFB" w:rsidRDefault="00172CFB" w:rsidP="00172CFB">
      <w:pPr>
        <w:pStyle w:val="EndNoteBibliography"/>
        <w:spacing w:after="0"/>
      </w:pPr>
      <w:bookmarkStart w:id="49" w:name="_ENREF_49"/>
      <w:r w:rsidRPr="00172CFB">
        <w:t>McKinney, A.M., Goodell, K., 2010. Shading by invasive shrub reduces seed production and pollinator services in a native herb. Biological Invasions 12, 2751-2763.</w:t>
      </w:r>
      <w:bookmarkEnd w:id="49"/>
    </w:p>
    <w:p w:rsidR="00172CFB" w:rsidRPr="00172CFB" w:rsidRDefault="00172CFB" w:rsidP="00172CFB">
      <w:pPr>
        <w:pStyle w:val="EndNoteBibliography"/>
        <w:spacing w:after="0"/>
      </w:pPr>
      <w:bookmarkStart w:id="50" w:name="_ENREF_50"/>
      <w:r w:rsidRPr="00172CFB">
        <w:t>McPeek, M.A., Peckarsky, B.L., 1998. Life histories and the strengths of species interactions: combining mortality, growth, and fecundity effects. Ecology 79, 867-879.</w:t>
      </w:r>
      <w:bookmarkEnd w:id="50"/>
    </w:p>
    <w:p w:rsidR="00172CFB" w:rsidRPr="00172CFB" w:rsidRDefault="00172CFB" w:rsidP="00172CFB">
      <w:pPr>
        <w:pStyle w:val="EndNoteBibliography"/>
        <w:spacing w:after="0"/>
      </w:pPr>
      <w:bookmarkStart w:id="51" w:name="_ENREF_51"/>
      <w:r w:rsidRPr="00172CFB">
        <w:t>Michener, C.D., 2000. The bees of the world. JHU press.</w:t>
      </w:r>
      <w:bookmarkEnd w:id="51"/>
    </w:p>
    <w:p w:rsidR="00172CFB" w:rsidRPr="00172CFB" w:rsidRDefault="00172CFB" w:rsidP="00172CFB">
      <w:pPr>
        <w:pStyle w:val="EndNoteBibliography"/>
        <w:spacing w:after="0"/>
      </w:pPr>
      <w:bookmarkStart w:id="52" w:name="_ENREF_52"/>
      <w:r w:rsidRPr="00172CFB">
        <w:t>Michener, C.D., McGinley, R.J., Danforth, B.N., 1994. The bee genera of North and Central America (Hymenoptera: Apoidea). Smithsonian Institution Press.</w:t>
      </w:r>
      <w:bookmarkEnd w:id="52"/>
    </w:p>
    <w:p w:rsidR="00172CFB" w:rsidRPr="00172CFB" w:rsidRDefault="00172CFB" w:rsidP="00172CFB">
      <w:pPr>
        <w:pStyle w:val="EndNoteBibliography"/>
        <w:spacing w:after="0"/>
      </w:pPr>
      <w:bookmarkStart w:id="53" w:name="_ENREF_53"/>
      <w:r w:rsidRPr="00172CFB">
        <w:t>Minckley, R.L., Cane, J.H., Kervin, L., Roulston, T., 1999. Spatial predictability and resource specialization of bees (Hymenoptera: Apoidea) at a superabundant, widespread resource. Biological Journal of the Linnean Society 67, 119-147.</w:t>
      </w:r>
      <w:bookmarkEnd w:id="53"/>
    </w:p>
    <w:p w:rsidR="00172CFB" w:rsidRPr="00172CFB" w:rsidRDefault="00172CFB" w:rsidP="00172CFB">
      <w:pPr>
        <w:pStyle w:val="EndNoteBibliography"/>
        <w:spacing w:after="0"/>
      </w:pPr>
      <w:bookmarkStart w:id="54" w:name="_ENREF_54"/>
      <w:r w:rsidRPr="00172CFB">
        <w:t>Miranda, G., Young, A., Locke, M., Marshall, S., Skevington, J., Thompson, F., 2013. Key to the genera of Nearctic Syrphidae. Canadian Journal of Arthropod Identification 23, 351.</w:t>
      </w:r>
      <w:bookmarkEnd w:id="54"/>
    </w:p>
    <w:p w:rsidR="00172CFB" w:rsidRPr="00172CFB" w:rsidRDefault="00172CFB" w:rsidP="00172CFB">
      <w:pPr>
        <w:pStyle w:val="EndNoteBibliography"/>
        <w:spacing w:after="0"/>
      </w:pPr>
      <w:bookmarkStart w:id="55" w:name="_ENREF_55"/>
      <w:r w:rsidRPr="00172CFB">
        <w:lastRenderedPageBreak/>
        <w:t>Molina-Montenegro, M.A., Badano, E.I., Cavieres, L.A., 2008. Positive interactions among plant species for pollinator service: assessing the ‘magnet species’ concept with invasive species. Oikos 117, 1833-1839.</w:t>
      </w:r>
      <w:bookmarkEnd w:id="55"/>
    </w:p>
    <w:p w:rsidR="00172CFB" w:rsidRPr="00172CFB" w:rsidRDefault="00172CFB" w:rsidP="00172CFB">
      <w:pPr>
        <w:pStyle w:val="EndNoteBibliography"/>
        <w:spacing w:after="0"/>
      </w:pPr>
      <w:bookmarkStart w:id="56" w:name="_ENREF_56"/>
      <w:r w:rsidRPr="00172CFB">
        <w:t>Morhardt, S., Morhardt, E., 2004. California desert flowers: an introduction to families, genera, and species. Univ of California Press.</w:t>
      </w:r>
      <w:bookmarkEnd w:id="56"/>
    </w:p>
    <w:p w:rsidR="00172CFB" w:rsidRPr="00172CFB" w:rsidRDefault="00172CFB" w:rsidP="00172CFB">
      <w:pPr>
        <w:pStyle w:val="EndNoteBibliography"/>
        <w:spacing w:after="0"/>
      </w:pPr>
      <w:bookmarkStart w:id="57" w:name="_ENREF_57"/>
      <w:r w:rsidRPr="00172CFB">
        <w:t>Morse, D.H., 1981. Interactions among syrphid flies and bumblebees on flowers. Ecology 62, 81-88.</w:t>
      </w:r>
      <w:bookmarkEnd w:id="57"/>
    </w:p>
    <w:p w:rsidR="00172CFB" w:rsidRPr="00172CFB" w:rsidRDefault="00172CFB" w:rsidP="00172CFB">
      <w:pPr>
        <w:pStyle w:val="EndNoteBibliography"/>
        <w:spacing w:after="0"/>
      </w:pPr>
      <w:bookmarkStart w:id="58" w:name="_ENREF_58"/>
      <w:r w:rsidRPr="00172CFB">
        <w:t>Mosquin, T., 1971. Competition for pollinators as a stimulus for the evolution of flowering time. Oikos, 398-402.</w:t>
      </w:r>
      <w:bookmarkEnd w:id="58"/>
    </w:p>
    <w:p w:rsidR="00172CFB" w:rsidRPr="00172CFB" w:rsidRDefault="00172CFB" w:rsidP="00172CFB">
      <w:pPr>
        <w:pStyle w:val="EndNoteBibliography"/>
        <w:spacing w:after="0"/>
      </w:pPr>
      <w:bookmarkStart w:id="59"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172CFB" w:rsidRPr="00172CFB" w:rsidRDefault="00172CFB" w:rsidP="00172CFB">
      <w:pPr>
        <w:pStyle w:val="EndNoteBibliography"/>
        <w:spacing w:after="0"/>
      </w:pPr>
      <w:bookmarkStart w:id="60" w:name="_ENREF_60"/>
      <w:r w:rsidRPr="00172CFB">
        <w:t>Oliver, I., Beattie, A.J., 1993. A possible method for the rapid assessment of biodiversity. Conservation biology 7, 562-568.</w:t>
      </w:r>
      <w:bookmarkEnd w:id="60"/>
    </w:p>
    <w:p w:rsidR="00172CFB" w:rsidRPr="00172CFB" w:rsidRDefault="00172CFB" w:rsidP="00172CFB">
      <w:pPr>
        <w:pStyle w:val="EndNoteBibliography"/>
        <w:spacing w:after="0"/>
      </w:pPr>
      <w:bookmarkStart w:id="61" w:name="_ENREF_61"/>
      <w:r w:rsidRPr="00172CFB">
        <w:t>Pellmyr, O., 2003. Yuccas, yucca moths, and coevolution: a review. Annals of the Missouri Botanical Garden, 35-55.</w:t>
      </w:r>
      <w:bookmarkEnd w:id="61"/>
    </w:p>
    <w:p w:rsidR="00172CFB" w:rsidRPr="00172CFB" w:rsidRDefault="00172CFB" w:rsidP="00172CFB">
      <w:pPr>
        <w:pStyle w:val="EndNoteBibliography"/>
        <w:spacing w:after="0"/>
      </w:pPr>
      <w:bookmarkStart w:id="62" w:name="_ENREF_62"/>
      <w:r w:rsidRPr="00172CFB">
        <w:t>Proctor, E., Nol, E., Burke, D., Crins, W.J., 2012. Responses of insect pollinators and understory plants to silviculture in northern hardwood forests. Biodiversity and Conservation 21, 1703-1740.</w:t>
      </w:r>
      <w:bookmarkEnd w:id="62"/>
    </w:p>
    <w:p w:rsidR="00172CFB" w:rsidRPr="00172CFB" w:rsidRDefault="00172CFB" w:rsidP="00172CFB">
      <w:pPr>
        <w:pStyle w:val="EndNoteBibliography"/>
        <w:spacing w:after="0"/>
      </w:pPr>
      <w:bookmarkStart w:id="63" w:name="_ENREF_63"/>
      <w:r w:rsidRPr="00172CFB">
        <w:t>Pugnaire, F.I., Haase, P., Puigdefabregas, J., 1996. Facilitation between higher plant species in a semiarid environment. Ecology 77, 1420-1426.</w:t>
      </w:r>
      <w:bookmarkEnd w:id="63"/>
    </w:p>
    <w:p w:rsidR="00172CFB" w:rsidRPr="00172CFB" w:rsidRDefault="00172CFB" w:rsidP="00172CFB">
      <w:pPr>
        <w:pStyle w:val="EndNoteBibliography"/>
        <w:spacing w:after="0"/>
      </w:pPr>
      <w:bookmarkStart w:id="64" w:name="_ENREF_64"/>
      <w:r w:rsidRPr="00172CFB">
        <w:t>Pyke, G.H., 1984. Optimal foraging theory: a critical review. Annual review of ecology and systematics 15, 523-575.</w:t>
      </w:r>
      <w:bookmarkEnd w:id="64"/>
    </w:p>
    <w:p w:rsidR="00172CFB" w:rsidRPr="00172CFB" w:rsidRDefault="00172CFB" w:rsidP="00172CFB">
      <w:pPr>
        <w:pStyle w:val="EndNoteBibliography"/>
        <w:spacing w:after="0"/>
      </w:pPr>
      <w:bookmarkStart w:id="65" w:name="_ENREF_65"/>
      <w:r w:rsidRPr="00172CFB">
        <w:t>Pyke, G.H., Pulliam, H.R., Charnov, E.L., 1977. Optimal foraging: a selective review of theory and tests. The quarterly review of biology 52, 137-154.</w:t>
      </w:r>
      <w:bookmarkEnd w:id="65"/>
    </w:p>
    <w:p w:rsidR="00172CFB" w:rsidRPr="00172CFB" w:rsidRDefault="00172CFB" w:rsidP="00172CFB">
      <w:pPr>
        <w:pStyle w:val="EndNoteBibliography"/>
        <w:spacing w:after="0"/>
      </w:pPr>
      <w:bookmarkStart w:id="66" w:name="_ENREF_66"/>
      <w:r w:rsidRPr="00172CFB">
        <w:t>Reid, A.M., Lortie, C.J., 2012. Cushion plants are foundation species with positive effects extending to higher trophic levels. Ecosphere 3.</w:t>
      </w:r>
      <w:bookmarkEnd w:id="66"/>
    </w:p>
    <w:p w:rsidR="00172CFB" w:rsidRPr="00172CFB" w:rsidRDefault="00172CFB" w:rsidP="00172CFB">
      <w:pPr>
        <w:pStyle w:val="EndNoteBibliography"/>
        <w:spacing w:after="0"/>
      </w:pPr>
      <w:bookmarkStart w:id="67" w:name="_ENREF_67"/>
      <w:r w:rsidRPr="00172CFB">
        <w:t>Robertson, A.W., Mountjoy, C., Faulkner, B.E., Roberts, M.V., Macnair, M.R., 1999. Bumble bee selection of Mimulus guttatus flowers: the effects of pollen quality and reward depletion. Ecology 80, 2594-2606.</w:t>
      </w:r>
      <w:bookmarkEnd w:id="67"/>
    </w:p>
    <w:p w:rsidR="00172CFB" w:rsidRPr="00172CFB" w:rsidRDefault="00172CFB" w:rsidP="00172CFB">
      <w:pPr>
        <w:pStyle w:val="EndNoteBibliography"/>
        <w:spacing w:after="0"/>
      </w:pPr>
      <w:bookmarkStart w:id="68"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172CFB" w:rsidRPr="00172CFB" w:rsidRDefault="00172CFB" w:rsidP="00172CFB">
      <w:pPr>
        <w:pStyle w:val="EndNoteBibliography"/>
        <w:spacing w:after="0"/>
      </w:pPr>
      <w:bookmarkStart w:id="69" w:name="_ENREF_69"/>
      <w:r w:rsidRPr="00172CFB">
        <w:t>Rousset, O., Lepart, J., 2000. Positive and negative interactions at different life stages of a colonizing species (Quercus humilis). Journal of Ecology 88, 401-412.</w:t>
      </w:r>
      <w:bookmarkEnd w:id="69"/>
    </w:p>
    <w:p w:rsidR="00172CFB" w:rsidRPr="00172CFB" w:rsidRDefault="00172CFB" w:rsidP="00172CFB">
      <w:pPr>
        <w:pStyle w:val="EndNoteBibliography"/>
        <w:spacing w:after="0"/>
      </w:pPr>
      <w:bookmarkStart w:id="70" w:name="_ENREF_70"/>
      <w:r w:rsidRPr="00172CFB">
        <w:t>Rundel, P.W., Gibson, A.C., 2005. Ecological communities and processes in a Mojave Desert ecosystem. Cambridge University Press.</w:t>
      </w:r>
      <w:bookmarkEnd w:id="70"/>
    </w:p>
    <w:p w:rsidR="00172CFB" w:rsidRPr="00172CFB" w:rsidRDefault="00172CFB" w:rsidP="00172CFB">
      <w:pPr>
        <w:pStyle w:val="EndNoteBibliography"/>
        <w:spacing w:after="0"/>
      </w:pPr>
      <w:bookmarkStart w:id="71" w:name="_ENREF_71"/>
      <w:r w:rsidRPr="00172CFB">
        <w:t>Rutowski, R.L., Alcock, J., 1980. Temporal variation in male copulatory behaviour in the solitary bee Nomadopsis puellae (Hymenoptera: Andrenidae). Behaviour 73, 175-187.</w:t>
      </w:r>
      <w:bookmarkEnd w:id="71"/>
    </w:p>
    <w:p w:rsidR="00172CFB" w:rsidRPr="00172CFB" w:rsidRDefault="00172CFB" w:rsidP="00172CFB">
      <w:pPr>
        <w:pStyle w:val="EndNoteBibliography"/>
        <w:spacing w:after="0"/>
      </w:pPr>
      <w:bookmarkStart w:id="72" w:name="_ENREF_72"/>
      <w:r w:rsidRPr="00172CFB">
        <w:t>Ruttan, A., Filazzola, A., Lortie, C.J., 2016. Shrub-annual facilitation complexes mediate insect community structure in arid environments. Journal of Arid Environments 134, 1-9.</w:t>
      </w:r>
      <w:bookmarkEnd w:id="72"/>
    </w:p>
    <w:p w:rsidR="00172CFB" w:rsidRPr="00172CFB" w:rsidRDefault="00172CFB" w:rsidP="00172CFB">
      <w:pPr>
        <w:pStyle w:val="EndNoteBibliography"/>
        <w:spacing w:after="0"/>
      </w:pPr>
      <w:bookmarkStart w:id="73"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3"/>
    </w:p>
    <w:p w:rsidR="00172CFB" w:rsidRPr="00172CFB" w:rsidRDefault="00172CFB" w:rsidP="00172CFB">
      <w:pPr>
        <w:pStyle w:val="EndNoteBibliography"/>
        <w:spacing w:after="0"/>
      </w:pPr>
      <w:bookmarkStart w:id="74" w:name="_ENREF_74"/>
      <w:r w:rsidRPr="00172CFB">
        <w:lastRenderedPageBreak/>
        <w:t>Schafer, J., Mudrak, E., Haines, C., Parag, H., Moloney, K., Holzapfel, C., 2012. The association of native and non-native annual plants with Larrea tridentata (creosote bush) in the Mojave and Sonoran Deserts. Journal of arid environments 87, 129-135.</w:t>
      </w:r>
      <w:bookmarkEnd w:id="74"/>
    </w:p>
    <w:p w:rsidR="00172CFB" w:rsidRPr="00172CFB" w:rsidRDefault="00172CFB" w:rsidP="00172CFB">
      <w:pPr>
        <w:pStyle w:val="EndNoteBibliography"/>
        <w:spacing w:after="0"/>
      </w:pPr>
      <w:bookmarkStart w:id="75" w:name="_ENREF_75"/>
      <w:r w:rsidRPr="00172CFB">
        <w:t>Schemske, D.W., 1981. Floral convergence and pollinator sharing in two bee‐pollinated tropical herbs. Ecology 62, 946-954.</w:t>
      </w:r>
      <w:bookmarkEnd w:id="75"/>
    </w:p>
    <w:p w:rsidR="00172CFB" w:rsidRPr="00172CFB" w:rsidRDefault="00172CFB" w:rsidP="00172CFB">
      <w:pPr>
        <w:pStyle w:val="EndNoteBibliography"/>
        <w:spacing w:after="0"/>
      </w:pPr>
      <w:bookmarkStart w:id="76" w:name="_ENREF_76"/>
      <w:r w:rsidRPr="00172CFB">
        <w:t>Shavit, O., Dafni, A., Ne'eman, G., 2009. Competition between honeybees (Apis mellifera) and native solitary bees in the Mediterranean region of Israel—Implications for conservation. Israel Journal of Plant Sciences 57, 171-183.</w:t>
      </w:r>
      <w:bookmarkEnd w:id="76"/>
    </w:p>
    <w:p w:rsidR="00172CFB" w:rsidRPr="00172CFB" w:rsidRDefault="00172CFB" w:rsidP="00172CFB">
      <w:pPr>
        <w:pStyle w:val="EndNoteBibliography"/>
        <w:spacing w:after="0"/>
      </w:pPr>
      <w:bookmarkStart w:id="77"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7"/>
    </w:p>
    <w:p w:rsidR="00172CFB" w:rsidRPr="00172CFB" w:rsidRDefault="00172CFB" w:rsidP="00172CFB">
      <w:pPr>
        <w:pStyle w:val="EndNoteBibliography"/>
        <w:spacing w:after="0"/>
      </w:pPr>
      <w:bookmarkStart w:id="78" w:name="_ENREF_78"/>
      <w:r w:rsidRPr="00172CFB">
        <w:t>Simpson, B.B., Neff, J.L., 1987. Pollination Ecology in the Southwest. Aliso: A Journal of Systematic and Evolutionary Botany 11, 417-440.</w:t>
      </w:r>
      <w:bookmarkEnd w:id="78"/>
    </w:p>
    <w:p w:rsidR="00172CFB" w:rsidRPr="00172CFB" w:rsidRDefault="00172CFB" w:rsidP="00172CFB">
      <w:pPr>
        <w:pStyle w:val="EndNoteBibliography"/>
        <w:spacing w:after="0"/>
      </w:pPr>
      <w:bookmarkStart w:id="79" w:name="_ENREF_79"/>
      <w:r w:rsidRPr="00172CFB">
        <w:t>Suzán, H., Nabhan, G.P., Patten, D.T., 1994. Nurse plant and floral biology of a rare night‐blooming cereus, Peniocereus striatus (Brandegee) F. Buxbaum. Conservation Biology 8, 461-470.</w:t>
      </w:r>
      <w:bookmarkEnd w:id="79"/>
    </w:p>
    <w:p w:rsidR="00172CFB" w:rsidRPr="00172CFB" w:rsidRDefault="00172CFB" w:rsidP="00172CFB">
      <w:pPr>
        <w:pStyle w:val="EndNoteBibliography"/>
        <w:spacing w:after="0"/>
      </w:pPr>
      <w:bookmarkStart w:id="80" w:name="_ENREF_80"/>
      <w:r w:rsidRPr="00172CFB">
        <w:t>Terry, T.J., Nelson, C.R., 2017. Composition and seasonal abundance of hover flies (Diptera: Syrphidae) at a midelevation site in central Utah. Western North American Naturalist 77, 487-499.</w:t>
      </w:r>
      <w:bookmarkEnd w:id="80"/>
    </w:p>
    <w:p w:rsidR="00172CFB" w:rsidRPr="00172CFB" w:rsidRDefault="00172CFB" w:rsidP="00172CFB">
      <w:pPr>
        <w:pStyle w:val="EndNoteBibliography"/>
        <w:spacing w:after="0"/>
      </w:pPr>
      <w:bookmarkStart w:id="81" w:name="_ENREF_81"/>
      <w:r w:rsidRPr="00172CFB">
        <w:t>Teskey, H., Vockeroth, J., Wood, D., 1981. Manual of Nearctic Diptera. Ottawa, Research Branch, Agriculture Canada, Monograph 27.</w:t>
      </w:r>
      <w:bookmarkEnd w:id="81"/>
    </w:p>
    <w:p w:rsidR="00172CFB" w:rsidRPr="00172CFB" w:rsidRDefault="00172CFB" w:rsidP="00172CFB">
      <w:pPr>
        <w:pStyle w:val="EndNoteBibliography"/>
        <w:spacing w:after="0"/>
      </w:pPr>
      <w:bookmarkStart w:id="82" w:name="_ENREF_82"/>
      <w:r w:rsidRPr="00172CFB">
        <w:t>Thomson, J.D., 1978. Effects of Stand Composition on Insect Visitation in Two-Species Mixtures of Hieracium. American Midland Naturalist 100, 431-440.</w:t>
      </w:r>
      <w:bookmarkEnd w:id="82"/>
    </w:p>
    <w:p w:rsidR="00172CFB" w:rsidRPr="00172CFB" w:rsidRDefault="00172CFB" w:rsidP="00172CFB">
      <w:pPr>
        <w:pStyle w:val="EndNoteBibliography"/>
        <w:spacing w:after="0"/>
      </w:pPr>
      <w:bookmarkStart w:id="83" w:name="_ENREF_83"/>
      <w:r w:rsidRPr="00172CFB">
        <w:t>Tielbörger, K., Kadmon, R., 2000. Temporal environmental variation tips the balance between facilitation and interference in desert plants. Ecology 81, 1544-1553.</w:t>
      </w:r>
      <w:bookmarkEnd w:id="83"/>
    </w:p>
    <w:p w:rsidR="00172CFB" w:rsidRPr="00172CFB" w:rsidRDefault="00172CFB" w:rsidP="00172CFB">
      <w:pPr>
        <w:pStyle w:val="EndNoteBibliography"/>
        <w:spacing w:after="0"/>
      </w:pPr>
      <w:bookmarkStart w:id="84" w:name="_ENREF_84"/>
      <w:r w:rsidRPr="00172CFB">
        <w:t>Triplehorn, C., Johnson, N.F., 2005. Borror and delong’s introduction to the study of insects. Brooks. Cole, Belmont, California, USA.</w:t>
      </w:r>
      <w:bookmarkEnd w:id="84"/>
    </w:p>
    <w:p w:rsidR="00172CFB" w:rsidRPr="00172CFB" w:rsidRDefault="00172CFB" w:rsidP="00172CFB">
      <w:pPr>
        <w:pStyle w:val="EndNoteBibliography"/>
        <w:spacing w:after="0"/>
      </w:pPr>
      <w:bookmarkStart w:id="85"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5"/>
    </w:p>
    <w:p w:rsidR="00172CFB" w:rsidRPr="00172CFB" w:rsidRDefault="00172CFB" w:rsidP="00172CFB">
      <w:pPr>
        <w:pStyle w:val="EndNoteBibliography"/>
        <w:spacing w:after="0"/>
      </w:pPr>
      <w:bookmarkStart w:id="86" w:name="_ENREF_86"/>
      <w:r w:rsidRPr="00172CFB">
        <w:t>Valiente‐Banuet, A., Verdú, M., 2007. Facilitation can increase the phylogenetic diversity of plant communities. Ecology letters 10, 1029-1036.</w:t>
      </w:r>
      <w:bookmarkEnd w:id="86"/>
    </w:p>
    <w:p w:rsidR="00172CFB" w:rsidRPr="00172CFB" w:rsidRDefault="00172CFB" w:rsidP="00172CFB">
      <w:pPr>
        <w:pStyle w:val="EndNoteBibliography"/>
        <w:spacing w:after="0"/>
      </w:pPr>
      <w:bookmarkStart w:id="87" w:name="_ENREF_87"/>
      <w:r w:rsidRPr="00172CFB">
        <w:t>Vasek, F.C., 1980. Creosote bush: long‐lived clones in the Mojave Desert. American Journal of Botany 67, 246-255.</w:t>
      </w:r>
      <w:bookmarkEnd w:id="87"/>
    </w:p>
    <w:p w:rsidR="00172CFB" w:rsidRPr="00172CFB" w:rsidRDefault="00172CFB" w:rsidP="00172CFB">
      <w:pPr>
        <w:pStyle w:val="EndNoteBibliography"/>
        <w:spacing w:after="0"/>
      </w:pPr>
      <w:bookmarkStart w:id="88" w:name="_ENREF_88"/>
      <w:r w:rsidRPr="00172CFB">
        <w:t>Vockeroth, J., 1992. The flower flies of the subfamily Syrphinae of Canada, Alaska, and Greenland: Diptera, Syrphidae. Agriculture Canada.</w:t>
      </w:r>
      <w:bookmarkEnd w:id="88"/>
    </w:p>
    <w:p w:rsidR="00172CFB" w:rsidRPr="00172CFB" w:rsidRDefault="00172CFB" w:rsidP="00172CFB">
      <w:pPr>
        <w:pStyle w:val="EndNoteBibliography"/>
        <w:spacing w:after="0"/>
      </w:pPr>
      <w:bookmarkStart w:id="89" w:name="_ENREF_89"/>
      <w:r w:rsidRPr="00172CFB">
        <w:t>Wainwright, C.M., 1978. Hymenopteran territoriality and its influences on the pollination ecology of Lupinus arizonicus. The Southwestern Naturalist, 605-615.</w:t>
      </w:r>
      <w:bookmarkEnd w:id="89"/>
    </w:p>
    <w:p w:rsidR="00172CFB" w:rsidRPr="00172CFB" w:rsidRDefault="00172CFB" w:rsidP="00172CFB">
      <w:pPr>
        <w:pStyle w:val="EndNoteBibliography"/>
        <w:spacing w:after="0"/>
      </w:pPr>
      <w:bookmarkStart w:id="90" w:name="_ENREF_90"/>
      <w:r w:rsidRPr="00172CFB">
        <w:t>Walters, B.B., Stiles, E.W., 1996. Effect of canopy gaps and flower patch size on pollinator visitation of Impatiens capensis. Bulletin of the Torrey Botanical Club, 184-188.</w:t>
      </w:r>
      <w:bookmarkEnd w:id="90"/>
    </w:p>
    <w:p w:rsidR="00172CFB" w:rsidRPr="00172CFB" w:rsidRDefault="00172CFB" w:rsidP="00172CFB">
      <w:pPr>
        <w:pStyle w:val="EndNoteBibliography"/>
        <w:spacing w:after="0"/>
      </w:pPr>
      <w:bookmarkStart w:id="91" w:name="_ENREF_91"/>
      <w:r w:rsidRPr="00172CFB">
        <w:t>Waser, N.M., 1986. Flower constancy: definition, cause, and measurement. The American Naturalist 127, 593-603.</w:t>
      </w:r>
      <w:bookmarkEnd w:id="91"/>
    </w:p>
    <w:p w:rsidR="00172CFB" w:rsidRPr="00172CFB" w:rsidRDefault="00172CFB" w:rsidP="00172CFB">
      <w:pPr>
        <w:pStyle w:val="EndNoteBibliography"/>
        <w:spacing w:after="0"/>
      </w:pPr>
      <w:bookmarkStart w:id="92" w:name="_ENREF_92"/>
      <w:r w:rsidRPr="00172CFB">
        <w:t>Wootton, J.T., 1994. The nature and consequences of indirect effects in ecological communities. Annual Review of Ecology and Systematics 25, 443-466.</w:t>
      </w:r>
      <w:bookmarkEnd w:id="92"/>
    </w:p>
    <w:p w:rsidR="00172CFB" w:rsidRPr="00172CFB" w:rsidRDefault="00172CFB" w:rsidP="00172CFB">
      <w:pPr>
        <w:pStyle w:val="EndNoteBibliography"/>
      </w:pPr>
      <w:bookmarkStart w:id="93" w:name="_ENREF_93"/>
      <w:r w:rsidRPr="00172CFB">
        <w:t>Yeaton, R.I., 1978. A cyclical relationship between Larrea tridentata and Opuntia leptocaulis in the northern Chihuahuan Desert. The Journal of Ecology, 651-656.</w:t>
      </w:r>
      <w:bookmarkEnd w:id="93"/>
    </w:p>
    <w:p w:rsidR="00452C17" w:rsidRDefault="00D7348A" w:rsidP="000F6F41">
      <w:r>
        <w:lastRenderedPageBreak/>
        <w:fldChar w:fldCharType="end"/>
      </w:r>
    </w:p>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0F6F41" w:rsidRPr="00BA5800" w:rsidRDefault="000F6F41" w:rsidP="000F6F41">
      <w:r w:rsidRPr="00454DDC">
        <w:rPr>
          <w:u w:val="single"/>
        </w:rPr>
        <w:t>Figures</w:t>
      </w:r>
    </w:p>
    <w:p w:rsidR="000F6F41" w:rsidRDefault="000F6F41" w:rsidP="000F6F41">
      <w:r>
        <w:rPr>
          <w:noProof/>
        </w:rPr>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lastRenderedPageBreak/>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lastRenderedPageBreak/>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lastRenderedPageBreak/>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BA5800" w:rsidP="006164D7">
      <w:pPr>
        <w:rPr>
          <w:u w:val="single"/>
        </w:rPr>
      </w:pPr>
      <w:r>
        <w:rPr>
          <w:u w:val="single"/>
        </w:rPr>
        <w:lastRenderedPageBreak/>
        <w:t>Tabl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b w:val="0"/>
              </w:rPr>
            </w:pPr>
          </w:p>
        </w:tc>
        <w:tc>
          <w:tcPr>
            <w:tcW w:w="3258"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sz w:val="20"/>
                <w:szCs w:val="20"/>
                <w:u w:val="single"/>
              </w:rPr>
            </w:pPr>
          </w:p>
        </w:tc>
        <w:tc>
          <w:tcPr>
            <w:tcW w:w="90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A9331B" w:rsidRDefault="00A9331B" w:rsidP="006164D7"/>
    <w:p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rsidR="006164D7" w:rsidRPr="00005812" w:rsidRDefault="006164D7" w:rsidP="006164D7">
            <w:pPr>
              <w:jc w:val="center"/>
              <w:rPr>
                <w:b w:val="0"/>
                <w:sz w:val="22"/>
                <w:szCs w:val="22"/>
              </w:rPr>
            </w:pPr>
          </w:p>
        </w:tc>
        <w:tc>
          <w:tcPr>
            <w:tcW w:w="374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rsidR="006164D7" w:rsidRPr="00005812" w:rsidRDefault="006164D7" w:rsidP="006164D7">
            <w:pPr>
              <w:jc w:val="center"/>
              <w:rPr>
                <w:sz w:val="22"/>
                <w:szCs w:val="22"/>
                <w:u w:val="single"/>
              </w:rPr>
            </w:pP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B01748" w:rsidRDefault="00B01748" w:rsidP="006164D7"/>
    <w:p w:rsidR="00B01748" w:rsidRDefault="00B01748" w:rsidP="006164D7"/>
    <w:p w:rsidR="00A9331B" w:rsidRDefault="00A9331B" w:rsidP="006164D7"/>
    <w:p w:rsidR="002C73C9" w:rsidRDefault="002C73C9" w:rsidP="006164D7"/>
    <w:p w:rsidR="00A9331B" w:rsidRDefault="00A9331B" w:rsidP="006164D7"/>
    <w:tbl>
      <w:tblPr>
        <w:tblStyle w:val="PlainTable2"/>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rsidR="004D5CBA" w:rsidRPr="00005812" w:rsidRDefault="004D5CBA" w:rsidP="004D5CBA">
            <w:pPr>
              <w:rPr>
                <w:b w:val="0"/>
                <w:sz w:val="22"/>
                <w:szCs w:val="22"/>
              </w:rPr>
            </w:pPr>
          </w:p>
        </w:tc>
        <w:tc>
          <w:tcPr>
            <w:tcW w:w="3394" w:type="dxa"/>
            <w:gridSpan w:val="3"/>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sz w:val="20"/>
                <w:szCs w:val="20"/>
                <w:u w:val="single"/>
              </w:rPr>
            </w:pPr>
          </w:p>
        </w:tc>
        <w:tc>
          <w:tcPr>
            <w:tcW w:w="1170"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b w:val="0"/>
                <w:sz w:val="20"/>
                <w:szCs w:val="20"/>
              </w:rPr>
            </w:pPr>
            <w:r w:rsidRPr="0079431F">
              <w:rPr>
                <w:sz w:val="20"/>
                <w:szCs w:val="20"/>
              </w:rPr>
              <w:t>Microsite (shrub)</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b w:val="0"/>
                <w:sz w:val="20"/>
                <w:szCs w:val="20"/>
              </w:rPr>
            </w:pPr>
            <w:r w:rsidRPr="0079431F">
              <w:rPr>
                <w:sz w:val="20"/>
                <w:szCs w:val="20"/>
              </w:rPr>
              <w:t>Blooming (bloom)</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4D23C7" w:rsidRDefault="006164D7" w:rsidP="006164D7">
            <w:pPr>
              <w:jc w:val="center"/>
              <w:rPr>
                <w:b w:val="0"/>
                <w:sz w:val="22"/>
                <w:szCs w:val="22"/>
              </w:rPr>
            </w:pPr>
          </w:p>
        </w:tc>
        <w:tc>
          <w:tcPr>
            <w:tcW w:w="3330" w:type="dxa"/>
            <w:gridSpan w:val="4"/>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100EEB" w:rsidRDefault="006164D7" w:rsidP="006164D7">
            <w:pPr>
              <w:jc w:val="center"/>
              <w:rPr>
                <w:b w:val="0"/>
                <w:sz w:val="22"/>
                <w:szCs w:val="22"/>
                <w:u w:val="single"/>
              </w:rPr>
            </w:pPr>
          </w:p>
        </w:tc>
        <w:tc>
          <w:tcPr>
            <w:tcW w:w="1170" w:type="dxa"/>
            <w:gridSpan w:val="2"/>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Microsite</w:t>
            </w:r>
          </w:p>
        </w:tc>
        <w:tc>
          <w:tcPr>
            <w:tcW w:w="1080"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Blooming</w:t>
            </w:r>
          </w:p>
        </w:tc>
        <w:tc>
          <w:tcPr>
            <w:tcW w:w="1170" w:type="dxa"/>
            <w:gridSpan w:val="2"/>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4A52D3">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2C73C9" w:rsidRDefault="002C73C9" w:rsidP="006164D7"/>
    <w:p w:rsidR="002C73C9" w:rsidRDefault="002C73C9" w:rsidP="006164D7"/>
    <w:p w:rsidR="002C73C9" w:rsidRDefault="002C73C9" w:rsidP="006164D7"/>
    <w:p w:rsidR="002C73C9" w:rsidRDefault="002C73C9" w:rsidP="006164D7"/>
    <w:p w:rsidR="002C73C9" w:rsidRDefault="002C73C9" w:rsidP="006164D7"/>
    <w:p w:rsidR="002C73C9" w:rsidRDefault="002C73C9" w:rsidP="006164D7"/>
    <w:p w:rsidR="006164D7" w:rsidRDefault="005D4768" w:rsidP="006164D7">
      <w:r>
        <w:lastRenderedPageBreak/>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b w:val="0"/>
                <w:sz w:val="20"/>
                <w:szCs w:val="20"/>
                <w:u w:val="single"/>
              </w:rPr>
            </w:pPr>
          </w:p>
        </w:tc>
        <w:tc>
          <w:tcPr>
            <w:tcW w:w="990"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sz w:val="20"/>
                <w:szCs w:val="20"/>
              </w:rPr>
            </w:pPr>
            <w:r w:rsidRPr="0079431F">
              <w:rPr>
                <w:sz w:val="20"/>
                <w:szCs w:val="20"/>
              </w:rPr>
              <w:t>Microsite</w:t>
            </w:r>
          </w:p>
          <w:p w:rsidR="00930D4D" w:rsidRPr="0079431F" w:rsidRDefault="00930D4D" w:rsidP="00930D4D">
            <w:pPr>
              <w:jc w:val="center"/>
              <w:rPr>
                <w:b w:val="0"/>
                <w:sz w:val="20"/>
                <w:szCs w:val="20"/>
              </w:rPr>
            </w:pPr>
            <w:r w:rsidRPr="0079431F">
              <w:rPr>
                <w:sz w:val="20"/>
                <w:szCs w:val="20"/>
              </w:rPr>
              <w:t>(shrub)</w:t>
            </w:r>
          </w:p>
        </w:tc>
        <w:tc>
          <w:tcPr>
            <w:tcW w:w="99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sz w:val="20"/>
                <w:szCs w:val="20"/>
              </w:rPr>
            </w:pPr>
            <w:r w:rsidRPr="0079431F">
              <w:rPr>
                <w:sz w:val="20"/>
                <w:szCs w:val="20"/>
              </w:rPr>
              <w:t>Blooming</w:t>
            </w:r>
          </w:p>
          <w:p w:rsidR="00930D4D" w:rsidRPr="0079431F" w:rsidRDefault="00930D4D" w:rsidP="00930D4D">
            <w:pPr>
              <w:jc w:val="center"/>
              <w:rPr>
                <w:b w:val="0"/>
                <w:sz w:val="20"/>
                <w:szCs w:val="20"/>
              </w:rPr>
            </w:pPr>
            <w:r w:rsidRPr="0079431F">
              <w:rPr>
                <w:sz w:val="20"/>
                <w:szCs w:val="20"/>
              </w:rPr>
              <w:t>(in bloom)</w:t>
            </w:r>
          </w:p>
        </w:tc>
        <w:tc>
          <w:tcPr>
            <w:tcW w:w="990" w:type="dxa"/>
          </w:tcPr>
          <w:p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930D4D" w:rsidRPr="008159F4" w:rsidRDefault="00930D4D" w:rsidP="00930D4D">
            <w:pPr>
              <w:jc w:val="center"/>
              <w:rPr>
                <w:sz w:val="20"/>
                <w:szCs w:val="20"/>
              </w:rPr>
            </w:pPr>
            <w:r w:rsidRPr="0079431F">
              <w:rPr>
                <w:sz w:val="20"/>
                <w:szCs w:val="20"/>
              </w:rPr>
              <w:t>Microsite * Blooming</w:t>
            </w:r>
          </w:p>
        </w:tc>
        <w:tc>
          <w:tcPr>
            <w:tcW w:w="99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2A3859" w:rsidRDefault="006164D7" w:rsidP="006164D7">
            <w:pPr>
              <w:jc w:val="center"/>
              <w:rPr>
                <w:b w:val="0"/>
              </w:rPr>
            </w:pPr>
          </w:p>
        </w:tc>
        <w:tc>
          <w:tcPr>
            <w:tcW w:w="2575"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67077F" w:rsidRDefault="006164D7" w:rsidP="006164D7">
            <w:pPr>
              <w:jc w:val="center"/>
              <w:rPr>
                <w:b w:val="0"/>
                <w:u w:val="single"/>
              </w:rPr>
            </w:pPr>
          </w:p>
        </w:tc>
        <w:tc>
          <w:tcPr>
            <w:tcW w:w="84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6164D7" w:rsidP="00636DE2">
            <w:pPr>
              <w:jc w:val="center"/>
              <w:rPr>
                <w:sz w:val="20"/>
                <w:szCs w:val="20"/>
              </w:rPr>
            </w:pPr>
            <w:r w:rsidRPr="004A52D3">
              <w:rPr>
                <w:sz w:val="20"/>
                <w:szCs w:val="20"/>
              </w:rPr>
              <w:t>Microsite</w:t>
            </w:r>
          </w:p>
        </w:tc>
        <w:tc>
          <w:tcPr>
            <w:tcW w:w="842"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6164D7" w:rsidP="00636DE2">
            <w:pPr>
              <w:jc w:val="center"/>
              <w:rPr>
                <w:sz w:val="20"/>
                <w:szCs w:val="20"/>
              </w:rPr>
            </w:pPr>
            <w:r w:rsidRPr="004A52D3">
              <w:rPr>
                <w:sz w:val="20"/>
                <w:szCs w:val="20"/>
              </w:rPr>
              <w:t>Blooming</w:t>
            </w:r>
          </w:p>
        </w:tc>
        <w:tc>
          <w:tcPr>
            <w:tcW w:w="842"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rsidTr="004A52D3">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rsidR="00AF5F23" w:rsidRDefault="00AF5F23" w:rsidP="00ED4DC3">
      <w:pPr>
        <w:keepNext/>
        <w:keepLines/>
        <w:spacing w:before="40" w:after="0"/>
        <w:outlineLvl w:val="2"/>
        <w:rPr>
          <w:rFonts w:eastAsiaTheme="majorEastAsia" w:cstheme="majorBidi"/>
        </w:rPr>
      </w:pPr>
      <w:r>
        <w:rPr>
          <w:rFonts w:eastAsiaTheme="majorEastAsia" w:cstheme="majorBidi"/>
        </w:rPr>
        <w:lastRenderedPageBreak/>
        <w:t>Appendix:</w:t>
      </w:r>
    </w:p>
    <w:p w:rsidR="00AF5F23" w:rsidRDefault="00AF5F23" w:rsidP="00ED4DC3">
      <w:pPr>
        <w:keepNext/>
        <w:keepLines/>
        <w:spacing w:before="40" w:after="0"/>
        <w:outlineLvl w:val="2"/>
        <w:rPr>
          <w:rFonts w:eastAsiaTheme="majorEastAsia" w:cstheme="majorBidi"/>
        </w:rPr>
      </w:pPr>
    </w:p>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lastRenderedPageBreak/>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6C23A6"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6C23A6"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lastRenderedPageBreak/>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6C23A6"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3B5479" w:rsidRPr="003B5479" w:rsidRDefault="003B5479" w:rsidP="00193054">
      <w:pPr>
        <w:rPr>
          <w:u w:val="single"/>
        </w:rPr>
      </w:pPr>
      <w:r w:rsidRPr="003B5479">
        <w:rPr>
          <w:u w:val="single"/>
        </w:rPr>
        <w:lastRenderedPageBreak/>
        <w:t>Appendix B</w:t>
      </w:r>
    </w:p>
    <w:p w:rsidR="00193054" w:rsidRDefault="003B5479" w:rsidP="00193054">
      <w:r>
        <w:t xml:space="preserve">Model selection from results of Table 1 and full model of Table 3. </w:t>
      </w:r>
    </w:p>
    <w:p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Pr>
          <w:rFonts w:ascii="Times New Roman" w:hAnsi="Times New Roman" w:cs="Times New Roman"/>
          <w:color w:val="000000"/>
          <w:sz w:val="24"/>
          <w:szCs w:val="24"/>
        </w:rPr>
        <w:t>GLMM (glmmPQL,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174190" w:rsidRDefault="00174190" w:rsidP="00ED4DC3">
      <w:pPr>
        <w:rPr>
          <w:rFonts w:eastAsia="Times New Roman"/>
          <w:color w:val="000000"/>
        </w:rPr>
      </w:pPr>
    </w:p>
    <w:p w:rsidR="003B5479" w:rsidRDefault="003B5479" w:rsidP="003B5479">
      <w:r>
        <w:lastRenderedPageBreak/>
        <w:t>Appendix C</w:t>
      </w:r>
    </w:p>
    <w:p w:rsidR="003B5479" w:rsidRPr="00174190" w:rsidRDefault="003B5479" w:rsidP="003B5479">
      <w:r>
        <w:t>Table C1: GLMM for arthropod abundance – Melyridae included and Melyridae only.</w:t>
      </w:r>
    </w:p>
    <w:tbl>
      <w:tblPr>
        <w:tblStyle w:val="PlainTable2"/>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F71F7B" w:rsidRDefault="003B5479" w:rsidP="002F53AD">
            <w:pPr>
              <w:jc w:val="center"/>
              <w:rPr>
                <w:sz w:val="22"/>
                <w:szCs w:val="22"/>
              </w:rPr>
            </w:pPr>
          </w:p>
        </w:tc>
        <w:tc>
          <w:tcPr>
            <w:tcW w:w="3965" w:type="dxa"/>
            <w:gridSpan w:val="3"/>
          </w:tcPr>
          <w:p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79431F" w:rsidRDefault="003B5479" w:rsidP="002F53AD">
            <w:pPr>
              <w:jc w:val="center"/>
              <w:rPr>
                <w:b w:val="0"/>
                <w:sz w:val="20"/>
                <w:szCs w:val="20"/>
              </w:rPr>
            </w:pPr>
          </w:p>
        </w:tc>
        <w:tc>
          <w:tcPr>
            <w:tcW w:w="1350"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rsidTr="00085ED2">
        <w:tc>
          <w:tcPr>
            <w:cnfStyle w:val="001000000000" w:firstRow="0" w:lastRow="0" w:firstColumn="1" w:lastColumn="0" w:oddVBand="0" w:evenVBand="0" w:oddHBand="0" w:evenHBand="0" w:firstRowFirstColumn="0" w:firstRowLastColumn="0" w:lastRowFirstColumn="0" w:lastRowLastColumn="0"/>
            <w:tcW w:w="2065" w:type="dxa"/>
          </w:tcPr>
          <w:p w:rsidR="003B5479" w:rsidRPr="008159F4" w:rsidRDefault="003B5479" w:rsidP="002F53AD">
            <w:pPr>
              <w:jc w:val="center"/>
              <w:rPr>
                <w:sz w:val="20"/>
                <w:szCs w:val="20"/>
              </w:rPr>
            </w:pPr>
            <w:r w:rsidRPr="0079431F">
              <w:rPr>
                <w:sz w:val="20"/>
                <w:szCs w:val="20"/>
              </w:rPr>
              <w:t>Microsite * Blooming</w:t>
            </w:r>
          </w:p>
        </w:tc>
        <w:tc>
          <w:tcPr>
            <w:tcW w:w="1350"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3B5479" w:rsidRDefault="003B5479" w:rsidP="00ED4DC3">
      <w:pPr>
        <w:rPr>
          <w:rFonts w:eastAsia="Times New Roman"/>
          <w:color w:val="000000"/>
        </w:rPr>
      </w:pPr>
    </w:p>
    <w:p w:rsidR="00174190" w:rsidRDefault="003B5479" w:rsidP="00ED4DC3">
      <w:r>
        <w:rPr>
          <w:rFonts w:eastAsia="Times New Roman"/>
          <w:color w:val="000000"/>
        </w:rPr>
        <w:t>Appendix D</w:t>
      </w:r>
      <w:r>
        <w:t>: Post-hoc contrasts</w:t>
      </w:r>
    </w:p>
    <w:p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355"/>
        <w:gridCol w:w="1800"/>
        <w:gridCol w:w="1480"/>
        <w:gridCol w:w="1850"/>
      </w:tblGrid>
      <w:tr w:rsidR="00E31824" w:rsidTr="002138D0">
        <w:trPr>
          <w:cnfStyle w:val="100000000000" w:firstRow="1" w:lastRow="0" w:firstColumn="0" w:lastColumn="0" w:oddVBand="0" w:evenVBand="0" w:oddHBand="0" w:evenHBand="0" w:firstRowFirstColumn="0" w:firstRowLastColumn="0" w:lastRowFirstColumn="0" w:lastRowLastColumn="0"/>
        </w:trPr>
        <w:tc>
          <w:tcPr>
            <w:tcW w:w="2515" w:type="dxa"/>
          </w:tcPr>
          <w:p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rsidR="00E31824" w:rsidRDefault="00E31824" w:rsidP="002F53AD">
            <w:pPr>
              <w:jc w:val="center"/>
            </w:pPr>
            <w:r>
              <w:t>Estimate</w:t>
            </w:r>
          </w:p>
        </w:tc>
        <w:tc>
          <w:tcPr>
            <w:tcW w:w="1800" w:type="dxa"/>
          </w:tcPr>
          <w:p w:rsidR="00E31824" w:rsidRDefault="00E31824" w:rsidP="002F53AD">
            <w:pPr>
              <w:jc w:val="center"/>
            </w:pPr>
            <w:r>
              <w:t>SE</w:t>
            </w:r>
          </w:p>
        </w:tc>
        <w:tc>
          <w:tcPr>
            <w:tcW w:w="1480" w:type="dxa"/>
          </w:tcPr>
          <w:p w:rsidR="00E31824" w:rsidRDefault="00E31824" w:rsidP="002F53AD">
            <w:pPr>
              <w:jc w:val="center"/>
            </w:pPr>
            <w:r>
              <w:t>Z</w:t>
            </w:r>
          </w:p>
        </w:tc>
        <w:tc>
          <w:tcPr>
            <w:tcW w:w="1850" w:type="dxa"/>
          </w:tcPr>
          <w:p w:rsidR="00E31824" w:rsidRDefault="00E31824" w:rsidP="002F53AD">
            <w:pPr>
              <w:jc w:val="center"/>
            </w:pPr>
            <w:r>
              <w:t>p</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bl>
    <w:p w:rsidR="00E31824" w:rsidRDefault="00E31824" w:rsidP="00E31824"/>
    <w:p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31824" w:rsidTr="002F53AD">
        <w:trPr>
          <w:cnfStyle w:val="100000000000" w:firstRow="1" w:lastRow="0" w:firstColumn="0" w:lastColumn="0" w:oddVBand="0" w:evenVBand="0" w:oddHBand="0" w:evenHBand="0" w:firstRowFirstColumn="0" w:firstRowLastColumn="0" w:lastRowFirstColumn="0" w:lastRowLastColumn="0"/>
        </w:trPr>
        <w:tc>
          <w:tcPr>
            <w:tcW w:w="2515" w:type="dxa"/>
          </w:tcPr>
          <w:p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31824" w:rsidRDefault="00E31824" w:rsidP="002F53AD">
            <w:pPr>
              <w:jc w:val="center"/>
            </w:pPr>
            <w:r>
              <w:t>Estimate</w:t>
            </w:r>
          </w:p>
        </w:tc>
        <w:tc>
          <w:tcPr>
            <w:tcW w:w="1558" w:type="dxa"/>
          </w:tcPr>
          <w:p w:rsidR="00E31824" w:rsidRDefault="00E31824" w:rsidP="002F53AD">
            <w:pPr>
              <w:jc w:val="center"/>
            </w:pPr>
            <w:r>
              <w:t>SE</w:t>
            </w:r>
          </w:p>
        </w:tc>
        <w:tc>
          <w:tcPr>
            <w:tcW w:w="1559" w:type="dxa"/>
          </w:tcPr>
          <w:p w:rsidR="00E31824" w:rsidRDefault="00E31824" w:rsidP="002F53AD">
            <w:pPr>
              <w:jc w:val="center"/>
            </w:pPr>
            <w:r>
              <w:t>Z</w:t>
            </w:r>
          </w:p>
        </w:tc>
        <w:tc>
          <w:tcPr>
            <w:tcW w:w="1559" w:type="dxa"/>
          </w:tcPr>
          <w:p w:rsidR="00E31824" w:rsidRDefault="00E31824" w:rsidP="002F53AD">
            <w:pPr>
              <w:jc w:val="center"/>
            </w:pPr>
            <w:r>
              <w:t>p</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23A6" w:rsidRDefault="006C23A6" w:rsidP="00E82973">
      <w:pPr>
        <w:spacing w:after="0" w:line="240" w:lineRule="auto"/>
      </w:pPr>
      <w:r>
        <w:separator/>
      </w:r>
    </w:p>
  </w:endnote>
  <w:endnote w:type="continuationSeparator" w:id="0">
    <w:p w:rsidR="006C23A6" w:rsidRDefault="006C23A6"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23A6" w:rsidRDefault="006C23A6" w:rsidP="00E82973">
      <w:pPr>
        <w:spacing w:after="0" w:line="240" w:lineRule="auto"/>
      </w:pPr>
      <w:r>
        <w:separator/>
      </w:r>
    </w:p>
  </w:footnote>
  <w:footnote w:type="continuationSeparator" w:id="0">
    <w:p w:rsidR="006C23A6" w:rsidRDefault="006C23A6"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17B00"/>
    <w:rsid w:val="000220DA"/>
    <w:rsid w:val="00025219"/>
    <w:rsid w:val="0002609A"/>
    <w:rsid w:val="00026C56"/>
    <w:rsid w:val="0003076A"/>
    <w:rsid w:val="00031660"/>
    <w:rsid w:val="000318B5"/>
    <w:rsid w:val="000327C0"/>
    <w:rsid w:val="00032F51"/>
    <w:rsid w:val="00036294"/>
    <w:rsid w:val="0004122F"/>
    <w:rsid w:val="0004758E"/>
    <w:rsid w:val="00047F7F"/>
    <w:rsid w:val="00051285"/>
    <w:rsid w:val="00051B2E"/>
    <w:rsid w:val="00051D07"/>
    <w:rsid w:val="00052F27"/>
    <w:rsid w:val="000538E5"/>
    <w:rsid w:val="00060278"/>
    <w:rsid w:val="00062E4F"/>
    <w:rsid w:val="00065309"/>
    <w:rsid w:val="000661F0"/>
    <w:rsid w:val="00066537"/>
    <w:rsid w:val="000705AA"/>
    <w:rsid w:val="0007112A"/>
    <w:rsid w:val="0007687C"/>
    <w:rsid w:val="0008110A"/>
    <w:rsid w:val="00085ED2"/>
    <w:rsid w:val="000864E2"/>
    <w:rsid w:val="00086F3A"/>
    <w:rsid w:val="000924A6"/>
    <w:rsid w:val="00092721"/>
    <w:rsid w:val="0009574D"/>
    <w:rsid w:val="00095AF0"/>
    <w:rsid w:val="00097D82"/>
    <w:rsid w:val="000A01F2"/>
    <w:rsid w:val="000A0F2F"/>
    <w:rsid w:val="000A41C5"/>
    <w:rsid w:val="000A42AE"/>
    <w:rsid w:val="000A445C"/>
    <w:rsid w:val="000A6AE4"/>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47A2"/>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2BF2"/>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206A"/>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3A12"/>
    <w:rsid w:val="001C451F"/>
    <w:rsid w:val="001C7812"/>
    <w:rsid w:val="001D1603"/>
    <w:rsid w:val="001D1EBB"/>
    <w:rsid w:val="001D4163"/>
    <w:rsid w:val="001D47AD"/>
    <w:rsid w:val="001D47FA"/>
    <w:rsid w:val="001D5345"/>
    <w:rsid w:val="001D5967"/>
    <w:rsid w:val="001D77C9"/>
    <w:rsid w:val="001E2F62"/>
    <w:rsid w:val="001E3034"/>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54"/>
    <w:rsid w:val="002A5E81"/>
    <w:rsid w:val="002A6C3D"/>
    <w:rsid w:val="002B04AB"/>
    <w:rsid w:val="002B09EE"/>
    <w:rsid w:val="002B36A1"/>
    <w:rsid w:val="002B43C8"/>
    <w:rsid w:val="002B55CE"/>
    <w:rsid w:val="002C048A"/>
    <w:rsid w:val="002C2444"/>
    <w:rsid w:val="002C2573"/>
    <w:rsid w:val="002C73C9"/>
    <w:rsid w:val="002D2F30"/>
    <w:rsid w:val="002D2FA3"/>
    <w:rsid w:val="002D48C8"/>
    <w:rsid w:val="002D5FDB"/>
    <w:rsid w:val="002D6D44"/>
    <w:rsid w:val="002E1596"/>
    <w:rsid w:val="002E1744"/>
    <w:rsid w:val="002E1C51"/>
    <w:rsid w:val="002E3387"/>
    <w:rsid w:val="002E4BF3"/>
    <w:rsid w:val="002E61F9"/>
    <w:rsid w:val="002E7858"/>
    <w:rsid w:val="002F39A4"/>
    <w:rsid w:val="002F53AD"/>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4585"/>
    <w:rsid w:val="003761D6"/>
    <w:rsid w:val="00376684"/>
    <w:rsid w:val="00380EA2"/>
    <w:rsid w:val="003816DB"/>
    <w:rsid w:val="00382C7C"/>
    <w:rsid w:val="00383159"/>
    <w:rsid w:val="00386F34"/>
    <w:rsid w:val="00391B5D"/>
    <w:rsid w:val="003929E6"/>
    <w:rsid w:val="00396E3D"/>
    <w:rsid w:val="003A062B"/>
    <w:rsid w:val="003A239E"/>
    <w:rsid w:val="003A3F0D"/>
    <w:rsid w:val="003A44D0"/>
    <w:rsid w:val="003B10A7"/>
    <w:rsid w:val="003B1744"/>
    <w:rsid w:val="003B184A"/>
    <w:rsid w:val="003B37FB"/>
    <w:rsid w:val="003B5479"/>
    <w:rsid w:val="003B6FAC"/>
    <w:rsid w:val="003B7688"/>
    <w:rsid w:val="003C08A3"/>
    <w:rsid w:val="003C0E16"/>
    <w:rsid w:val="003C31A0"/>
    <w:rsid w:val="003C69DA"/>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3F7F68"/>
    <w:rsid w:val="00400D11"/>
    <w:rsid w:val="004012A4"/>
    <w:rsid w:val="00407020"/>
    <w:rsid w:val="004143CC"/>
    <w:rsid w:val="0041560D"/>
    <w:rsid w:val="00417A15"/>
    <w:rsid w:val="00420319"/>
    <w:rsid w:val="00421423"/>
    <w:rsid w:val="0042551A"/>
    <w:rsid w:val="00425D30"/>
    <w:rsid w:val="004268A8"/>
    <w:rsid w:val="0042771C"/>
    <w:rsid w:val="00427CBB"/>
    <w:rsid w:val="00427F8A"/>
    <w:rsid w:val="00434127"/>
    <w:rsid w:val="00440D99"/>
    <w:rsid w:val="004412BC"/>
    <w:rsid w:val="00441462"/>
    <w:rsid w:val="00443C1E"/>
    <w:rsid w:val="004458E5"/>
    <w:rsid w:val="00445F94"/>
    <w:rsid w:val="00446089"/>
    <w:rsid w:val="00446485"/>
    <w:rsid w:val="004471FF"/>
    <w:rsid w:val="0045062A"/>
    <w:rsid w:val="00450D79"/>
    <w:rsid w:val="00452809"/>
    <w:rsid w:val="004529BA"/>
    <w:rsid w:val="00452C17"/>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2D3"/>
    <w:rsid w:val="004A5724"/>
    <w:rsid w:val="004A7D29"/>
    <w:rsid w:val="004B25E3"/>
    <w:rsid w:val="004B2F48"/>
    <w:rsid w:val="004B323F"/>
    <w:rsid w:val="004B45F7"/>
    <w:rsid w:val="004B603E"/>
    <w:rsid w:val="004B6CF1"/>
    <w:rsid w:val="004B7910"/>
    <w:rsid w:val="004C2C45"/>
    <w:rsid w:val="004C3AD7"/>
    <w:rsid w:val="004C510F"/>
    <w:rsid w:val="004C656D"/>
    <w:rsid w:val="004C6BBA"/>
    <w:rsid w:val="004D17FD"/>
    <w:rsid w:val="004D207D"/>
    <w:rsid w:val="004D279E"/>
    <w:rsid w:val="004D3DEB"/>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1F91"/>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1F2"/>
    <w:rsid w:val="005A3B82"/>
    <w:rsid w:val="005A3F10"/>
    <w:rsid w:val="005A4667"/>
    <w:rsid w:val="005B0BE8"/>
    <w:rsid w:val="005B32C5"/>
    <w:rsid w:val="005B5D06"/>
    <w:rsid w:val="005B7D33"/>
    <w:rsid w:val="005D216D"/>
    <w:rsid w:val="005D29E7"/>
    <w:rsid w:val="005D32A0"/>
    <w:rsid w:val="005D42B4"/>
    <w:rsid w:val="005D4768"/>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3B1"/>
    <w:rsid w:val="0061763E"/>
    <w:rsid w:val="00617A4F"/>
    <w:rsid w:val="006214B5"/>
    <w:rsid w:val="00621E5A"/>
    <w:rsid w:val="00623AB0"/>
    <w:rsid w:val="0062424E"/>
    <w:rsid w:val="00625030"/>
    <w:rsid w:val="00625C53"/>
    <w:rsid w:val="00625FE7"/>
    <w:rsid w:val="0063198A"/>
    <w:rsid w:val="00632618"/>
    <w:rsid w:val="006366DA"/>
    <w:rsid w:val="00636DE2"/>
    <w:rsid w:val="006406F4"/>
    <w:rsid w:val="006419B7"/>
    <w:rsid w:val="00643122"/>
    <w:rsid w:val="00643D97"/>
    <w:rsid w:val="0064572F"/>
    <w:rsid w:val="0065371A"/>
    <w:rsid w:val="006576DB"/>
    <w:rsid w:val="0066022C"/>
    <w:rsid w:val="00661853"/>
    <w:rsid w:val="006658CA"/>
    <w:rsid w:val="00666C14"/>
    <w:rsid w:val="00667605"/>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23A6"/>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5799"/>
    <w:rsid w:val="00706E5F"/>
    <w:rsid w:val="00707592"/>
    <w:rsid w:val="0071130C"/>
    <w:rsid w:val="007135B0"/>
    <w:rsid w:val="00713F27"/>
    <w:rsid w:val="00716C5E"/>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5722A"/>
    <w:rsid w:val="00760238"/>
    <w:rsid w:val="00761E2D"/>
    <w:rsid w:val="007630B0"/>
    <w:rsid w:val="0076315E"/>
    <w:rsid w:val="0076329E"/>
    <w:rsid w:val="00763856"/>
    <w:rsid w:val="007638E6"/>
    <w:rsid w:val="00766A25"/>
    <w:rsid w:val="00767ADD"/>
    <w:rsid w:val="00770017"/>
    <w:rsid w:val="007734BF"/>
    <w:rsid w:val="00776A53"/>
    <w:rsid w:val="00781365"/>
    <w:rsid w:val="00781CC3"/>
    <w:rsid w:val="00783DC4"/>
    <w:rsid w:val="00786056"/>
    <w:rsid w:val="007862B9"/>
    <w:rsid w:val="00793AA4"/>
    <w:rsid w:val="00793DFF"/>
    <w:rsid w:val="00793E14"/>
    <w:rsid w:val="007A155B"/>
    <w:rsid w:val="007A3489"/>
    <w:rsid w:val="007A4538"/>
    <w:rsid w:val="007A50BC"/>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7E44"/>
    <w:rsid w:val="007E20DF"/>
    <w:rsid w:val="007E6EB6"/>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C5662"/>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A78DE"/>
    <w:rsid w:val="009B04E1"/>
    <w:rsid w:val="009B1245"/>
    <w:rsid w:val="009B4254"/>
    <w:rsid w:val="009B777A"/>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4DA0"/>
    <w:rsid w:val="009E6032"/>
    <w:rsid w:val="009E6870"/>
    <w:rsid w:val="009E7102"/>
    <w:rsid w:val="009E7343"/>
    <w:rsid w:val="009F0816"/>
    <w:rsid w:val="009F2D63"/>
    <w:rsid w:val="009F59F6"/>
    <w:rsid w:val="009F5FB9"/>
    <w:rsid w:val="00A02089"/>
    <w:rsid w:val="00A0209F"/>
    <w:rsid w:val="00A02C13"/>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4CE"/>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1AB"/>
    <w:rsid w:val="00A92A44"/>
    <w:rsid w:val="00A9331B"/>
    <w:rsid w:val="00A934AC"/>
    <w:rsid w:val="00A94C25"/>
    <w:rsid w:val="00A94DFD"/>
    <w:rsid w:val="00A95B02"/>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7D0B"/>
    <w:rsid w:val="00AC7E44"/>
    <w:rsid w:val="00AD184E"/>
    <w:rsid w:val="00AD2AB2"/>
    <w:rsid w:val="00AD34E2"/>
    <w:rsid w:val="00AD673C"/>
    <w:rsid w:val="00AD778C"/>
    <w:rsid w:val="00AD7929"/>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6370"/>
    <w:rsid w:val="00B2730D"/>
    <w:rsid w:val="00B3009C"/>
    <w:rsid w:val="00B32E02"/>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7796B"/>
    <w:rsid w:val="00B80EB8"/>
    <w:rsid w:val="00B80FA6"/>
    <w:rsid w:val="00B81455"/>
    <w:rsid w:val="00B82A1E"/>
    <w:rsid w:val="00B83C73"/>
    <w:rsid w:val="00B84F32"/>
    <w:rsid w:val="00B85192"/>
    <w:rsid w:val="00B86602"/>
    <w:rsid w:val="00B87FCA"/>
    <w:rsid w:val="00B90697"/>
    <w:rsid w:val="00B91F7E"/>
    <w:rsid w:val="00B94DFB"/>
    <w:rsid w:val="00B95C88"/>
    <w:rsid w:val="00BA4D33"/>
    <w:rsid w:val="00BA5800"/>
    <w:rsid w:val="00BA61B8"/>
    <w:rsid w:val="00BA7B1C"/>
    <w:rsid w:val="00BB5BDF"/>
    <w:rsid w:val="00BB7F37"/>
    <w:rsid w:val="00BC3132"/>
    <w:rsid w:val="00BC3449"/>
    <w:rsid w:val="00BC5C62"/>
    <w:rsid w:val="00BC6D29"/>
    <w:rsid w:val="00BC7C76"/>
    <w:rsid w:val="00BC7CCF"/>
    <w:rsid w:val="00BD0BDE"/>
    <w:rsid w:val="00BD1516"/>
    <w:rsid w:val="00BD3EE0"/>
    <w:rsid w:val="00BD724C"/>
    <w:rsid w:val="00BE0DE2"/>
    <w:rsid w:val="00BE36F8"/>
    <w:rsid w:val="00BE3702"/>
    <w:rsid w:val="00BE67B9"/>
    <w:rsid w:val="00BE7919"/>
    <w:rsid w:val="00BF10C4"/>
    <w:rsid w:val="00BF177E"/>
    <w:rsid w:val="00BF3790"/>
    <w:rsid w:val="00BF5C6A"/>
    <w:rsid w:val="00BF6D97"/>
    <w:rsid w:val="00BF7120"/>
    <w:rsid w:val="00C04BF1"/>
    <w:rsid w:val="00C10AAE"/>
    <w:rsid w:val="00C115B4"/>
    <w:rsid w:val="00C16FF5"/>
    <w:rsid w:val="00C205E9"/>
    <w:rsid w:val="00C210D3"/>
    <w:rsid w:val="00C2177F"/>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57907"/>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234"/>
    <w:rsid w:val="00CB1F6C"/>
    <w:rsid w:val="00CB4121"/>
    <w:rsid w:val="00CB665C"/>
    <w:rsid w:val="00CB6702"/>
    <w:rsid w:val="00CB6E0B"/>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E3BBD"/>
    <w:rsid w:val="00CE4665"/>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549"/>
    <w:rsid w:val="00D22651"/>
    <w:rsid w:val="00D22FB7"/>
    <w:rsid w:val="00D237B0"/>
    <w:rsid w:val="00D2466A"/>
    <w:rsid w:val="00D25D79"/>
    <w:rsid w:val="00D26FE7"/>
    <w:rsid w:val="00D27D99"/>
    <w:rsid w:val="00D27E74"/>
    <w:rsid w:val="00D32967"/>
    <w:rsid w:val="00D3394D"/>
    <w:rsid w:val="00D36947"/>
    <w:rsid w:val="00D37B20"/>
    <w:rsid w:val="00D40381"/>
    <w:rsid w:val="00D41A4E"/>
    <w:rsid w:val="00D44097"/>
    <w:rsid w:val="00D463A0"/>
    <w:rsid w:val="00D4745C"/>
    <w:rsid w:val="00D51033"/>
    <w:rsid w:val="00D516EB"/>
    <w:rsid w:val="00D52F2C"/>
    <w:rsid w:val="00D55D2E"/>
    <w:rsid w:val="00D60677"/>
    <w:rsid w:val="00D6250C"/>
    <w:rsid w:val="00D63F7C"/>
    <w:rsid w:val="00D649B9"/>
    <w:rsid w:val="00D701FD"/>
    <w:rsid w:val="00D7348A"/>
    <w:rsid w:val="00D757D8"/>
    <w:rsid w:val="00D80339"/>
    <w:rsid w:val="00D8087E"/>
    <w:rsid w:val="00D83F24"/>
    <w:rsid w:val="00D84709"/>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B0B02"/>
    <w:rsid w:val="00DB0CAD"/>
    <w:rsid w:val="00DB5757"/>
    <w:rsid w:val="00DB59BA"/>
    <w:rsid w:val="00DB6135"/>
    <w:rsid w:val="00DB72E3"/>
    <w:rsid w:val="00DC06FC"/>
    <w:rsid w:val="00DC18FB"/>
    <w:rsid w:val="00DC2086"/>
    <w:rsid w:val="00DC7D41"/>
    <w:rsid w:val="00DD0851"/>
    <w:rsid w:val="00DD2733"/>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824"/>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A7A58"/>
    <w:rsid w:val="00EB08B5"/>
    <w:rsid w:val="00EB0988"/>
    <w:rsid w:val="00EB1713"/>
    <w:rsid w:val="00EB2220"/>
    <w:rsid w:val="00EB34FF"/>
    <w:rsid w:val="00EB4170"/>
    <w:rsid w:val="00EC154E"/>
    <w:rsid w:val="00EC4D44"/>
    <w:rsid w:val="00ED1FA7"/>
    <w:rsid w:val="00ED4DC3"/>
    <w:rsid w:val="00EE0390"/>
    <w:rsid w:val="00EE18A4"/>
    <w:rsid w:val="00EE66D2"/>
    <w:rsid w:val="00EE7F16"/>
    <w:rsid w:val="00EF023F"/>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2D70"/>
    <w:rsid w:val="00F33225"/>
    <w:rsid w:val="00F340C4"/>
    <w:rsid w:val="00F3485C"/>
    <w:rsid w:val="00F354F3"/>
    <w:rsid w:val="00F35F6E"/>
    <w:rsid w:val="00F36AB0"/>
    <w:rsid w:val="00F37120"/>
    <w:rsid w:val="00F40F5F"/>
    <w:rsid w:val="00F41720"/>
    <w:rsid w:val="00F44B57"/>
    <w:rsid w:val="00F46593"/>
    <w:rsid w:val="00F465EA"/>
    <w:rsid w:val="00F46A5A"/>
    <w:rsid w:val="00F47087"/>
    <w:rsid w:val="00F50036"/>
    <w:rsid w:val="00F51DB7"/>
    <w:rsid w:val="00F52DB0"/>
    <w:rsid w:val="00F56355"/>
    <w:rsid w:val="00F5662D"/>
    <w:rsid w:val="00F60018"/>
    <w:rsid w:val="00F60221"/>
    <w:rsid w:val="00F61385"/>
    <w:rsid w:val="00F627D9"/>
    <w:rsid w:val="00F633C4"/>
    <w:rsid w:val="00F645B9"/>
    <w:rsid w:val="00F64E08"/>
    <w:rsid w:val="00F70A52"/>
    <w:rsid w:val="00F720D3"/>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028F7C"/>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ED9FD1-3A0C-4151-8681-47DF08A3A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10</TotalTime>
  <Pages>35</Pages>
  <Words>21764</Words>
  <Characters>124058</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239</cp:revision>
  <dcterms:created xsi:type="dcterms:W3CDTF">2018-02-28T22:36:00Z</dcterms:created>
  <dcterms:modified xsi:type="dcterms:W3CDTF">2018-09-10T15:54:00Z</dcterms:modified>
</cp:coreProperties>
</file>